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34546EBE" w:rsidR="00DF3965" w:rsidRDefault="00DF3965" w:rsidP="00DF3965">
      <w:pPr>
        <w:jc w:val="center"/>
        <w:rPr>
          <w:b/>
          <w:bCs/>
          <w:sz w:val="28"/>
          <w:szCs w:val="28"/>
        </w:rPr>
      </w:pPr>
      <w:r w:rsidRPr="00CE2FBA">
        <w:rPr>
          <w:b/>
          <w:bCs/>
          <w:sz w:val="28"/>
          <w:szCs w:val="28"/>
        </w:rPr>
        <w:t xml:space="preserve">ASSIGNMENT </w:t>
      </w:r>
      <w:r w:rsidR="001468C8">
        <w:rPr>
          <w:b/>
          <w:bCs/>
          <w:sz w:val="28"/>
          <w:szCs w:val="28"/>
        </w:rPr>
        <w:t>3</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sdt>
      <w:sdtPr>
        <w:rPr>
          <w:b w:val="0"/>
          <w:bCs w:val="0"/>
          <w:kern w:val="2"/>
          <w:sz w:val="24"/>
          <w:szCs w:val="24"/>
          <w14:ligatures w14:val="standardContextual"/>
        </w:rPr>
        <w:id w:val="1015804726"/>
        <w:docPartObj>
          <w:docPartGallery w:val="Table of Contents"/>
          <w:docPartUnique/>
        </w:docPartObj>
      </w:sdtPr>
      <w:sdtEndPr>
        <w:rPr>
          <w:noProof/>
        </w:rPr>
      </w:sdtEndPr>
      <w:sdtContent>
        <w:p w14:paraId="52B26E15" w14:textId="69A2CE0C" w:rsidR="00FF3C41" w:rsidRDefault="00FF3C41" w:rsidP="00FF3C41">
          <w:pPr>
            <w:pStyle w:val="TOCHeading"/>
          </w:pPr>
          <w:r>
            <w:t>Table of Contents</w:t>
          </w:r>
        </w:p>
        <w:p w14:paraId="66F2A900" w14:textId="58C06B3B" w:rsidR="00977569" w:rsidRDefault="00FF3C4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78594239" w:history="1">
            <w:r w:rsidR="00977569" w:rsidRPr="00A50EB5">
              <w:rPr>
                <w:rStyle w:val="Hyperlink"/>
                <w:noProof/>
              </w:rPr>
              <w:t>Libraries Used:</w:t>
            </w:r>
            <w:r w:rsidR="00977569">
              <w:rPr>
                <w:noProof/>
                <w:webHidden/>
              </w:rPr>
              <w:tab/>
            </w:r>
            <w:r w:rsidR="00977569">
              <w:rPr>
                <w:noProof/>
                <w:webHidden/>
              </w:rPr>
              <w:fldChar w:fldCharType="begin"/>
            </w:r>
            <w:r w:rsidR="00977569">
              <w:rPr>
                <w:noProof/>
                <w:webHidden/>
              </w:rPr>
              <w:instrText xml:space="preserve"> PAGEREF _Toc178594239 \h </w:instrText>
            </w:r>
            <w:r w:rsidR="00977569">
              <w:rPr>
                <w:noProof/>
                <w:webHidden/>
              </w:rPr>
            </w:r>
            <w:r w:rsidR="00977569">
              <w:rPr>
                <w:noProof/>
                <w:webHidden/>
              </w:rPr>
              <w:fldChar w:fldCharType="separate"/>
            </w:r>
            <w:r w:rsidR="00977569">
              <w:rPr>
                <w:noProof/>
                <w:webHidden/>
              </w:rPr>
              <w:t>3</w:t>
            </w:r>
            <w:r w:rsidR="00977569">
              <w:rPr>
                <w:noProof/>
                <w:webHidden/>
              </w:rPr>
              <w:fldChar w:fldCharType="end"/>
            </w:r>
          </w:hyperlink>
        </w:p>
        <w:p w14:paraId="064A4762" w14:textId="1311191E" w:rsidR="00977569" w:rsidRDefault="00977569">
          <w:pPr>
            <w:pStyle w:val="TOC1"/>
            <w:tabs>
              <w:tab w:val="right" w:leader="dot" w:pos="9350"/>
            </w:tabs>
            <w:rPr>
              <w:rFonts w:eastAsiaTheme="minorEastAsia"/>
              <w:noProof/>
            </w:rPr>
          </w:pPr>
          <w:hyperlink w:anchor="_Toc178594240" w:history="1">
            <w:r w:rsidRPr="00A50EB5">
              <w:rPr>
                <w:rStyle w:val="Hyperlink"/>
                <w:noProof/>
              </w:rPr>
              <w:t>Introduction:</w:t>
            </w:r>
            <w:r>
              <w:rPr>
                <w:noProof/>
                <w:webHidden/>
              </w:rPr>
              <w:tab/>
            </w:r>
            <w:r>
              <w:rPr>
                <w:noProof/>
                <w:webHidden/>
              </w:rPr>
              <w:fldChar w:fldCharType="begin"/>
            </w:r>
            <w:r>
              <w:rPr>
                <w:noProof/>
                <w:webHidden/>
              </w:rPr>
              <w:instrText xml:space="preserve"> PAGEREF _Toc178594240 \h </w:instrText>
            </w:r>
            <w:r>
              <w:rPr>
                <w:noProof/>
                <w:webHidden/>
              </w:rPr>
            </w:r>
            <w:r>
              <w:rPr>
                <w:noProof/>
                <w:webHidden/>
              </w:rPr>
              <w:fldChar w:fldCharType="separate"/>
            </w:r>
            <w:r>
              <w:rPr>
                <w:noProof/>
                <w:webHidden/>
              </w:rPr>
              <w:t>3</w:t>
            </w:r>
            <w:r>
              <w:rPr>
                <w:noProof/>
                <w:webHidden/>
              </w:rPr>
              <w:fldChar w:fldCharType="end"/>
            </w:r>
          </w:hyperlink>
        </w:p>
        <w:p w14:paraId="6AA14108" w14:textId="3EF3169E" w:rsidR="00977569" w:rsidRDefault="00977569">
          <w:pPr>
            <w:pStyle w:val="TOC1"/>
            <w:tabs>
              <w:tab w:val="right" w:leader="dot" w:pos="9350"/>
            </w:tabs>
            <w:rPr>
              <w:rFonts w:eastAsiaTheme="minorEastAsia"/>
              <w:noProof/>
            </w:rPr>
          </w:pPr>
          <w:hyperlink w:anchor="_Toc178594241" w:history="1">
            <w:r w:rsidRPr="00A50EB5">
              <w:rPr>
                <w:rStyle w:val="Hyperlink"/>
                <w:noProof/>
              </w:rPr>
              <w:t>Question 1 Report:</w:t>
            </w:r>
            <w:r>
              <w:rPr>
                <w:noProof/>
                <w:webHidden/>
              </w:rPr>
              <w:tab/>
            </w:r>
            <w:r>
              <w:rPr>
                <w:noProof/>
                <w:webHidden/>
              </w:rPr>
              <w:fldChar w:fldCharType="begin"/>
            </w:r>
            <w:r>
              <w:rPr>
                <w:noProof/>
                <w:webHidden/>
              </w:rPr>
              <w:instrText xml:space="preserve"> PAGEREF _Toc178594241 \h </w:instrText>
            </w:r>
            <w:r>
              <w:rPr>
                <w:noProof/>
                <w:webHidden/>
              </w:rPr>
            </w:r>
            <w:r>
              <w:rPr>
                <w:noProof/>
                <w:webHidden/>
              </w:rPr>
              <w:fldChar w:fldCharType="separate"/>
            </w:r>
            <w:r>
              <w:rPr>
                <w:noProof/>
                <w:webHidden/>
              </w:rPr>
              <w:t>4</w:t>
            </w:r>
            <w:r>
              <w:rPr>
                <w:noProof/>
                <w:webHidden/>
              </w:rPr>
              <w:fldChar w:fldCharType="end"/>
            </w:r>
          </w:hyperlink>
        </w:p>
        <w:p w14:paraId="4748C638" w14:textId="7331A283" w:rsidR="00977569" w:rsidRDefault="00977569">
          <w:pPr>
            <w:pStyle w:val="TOC2"/>
            <w:tabs>
              <w:tab w:val="right" w:leader="dot" w:pos="9350"/>
            </w:tabs>
            <w:rPr>
              <w:rFonts w:eastAsiaTheme="minorEastAsia"/>
              <w:noProof/>
            </w:rPr>
          </w:pPr>
          <w:hyperlink w:anchor="_Toc178594242" w:history="1">
            <w:r w:rsidRPr="00A50EB5">
              <w:rPr>
                <w:rStyle w:val="Hyperlink"/>
                <w:noProof/>
              </w:rPr>
              <w:t>Methodology</w:t>
            </w:r>
            <w:r>
              <w:rPr>
                <w:noProof/>
                <w:webHidden/>
              </w:rPr>
              <w:tab/>
            </w:r>
            <w:r>
              <w:rPr>
                <w:noProof/>
                <w:webHidden/>
              </w:rPr>
              <w:fldChar w:fldCharType="begin"/>
            </w:r>
            <w:r>
              <w:rPr>
                <w:noProof/>
                <w:webHidden/>
              </w:rPr>
              <w:instrText xml:space="preserve"> PAGEREF _Toc178594242 \h </w:instrText>
            </w:r>
            <w:r>
              <w:rPr>
                <w:noProof/>
                <w:webHidden/>
              </w:rPr>
            </w:r>
            <w:r>
              <w:rPr>
                <w:noProof/>
                <w:webHidden/>
              </w:rPr>
              <w:fldChar w:fldCharType="separate"/>
            </w:r>
            <w:r>
              <w:rPr>
                <w:noProof/>
                <w:webHidden/>
              </w:rPr>
              <w:t>4</w:t>
            </w:r>
            <w:r>
              <w:rPr>
                <w:noProof/>
                <w:webHidden/>
              </w:rPr>
              <w:fldChar w:fldCharType="end"/>
            </w:r>
          </w:hyperlink>
        </w:p>
        <w:p w14:paraId="4DE924EA" w14:textId="160B77F4" w:rsidR="00977569" w:rsidRDefault="00977569">
          <w:pPr>
            <w:pStyle w:val="TOC2"/>
            <w:tabs>
              <w:tab w:val="right" w:leader="dot" w:pos="9350"/>
            </w:tabs>
            <w:rPr>
              <w:rFonts w:eastAsiaTheme="minorEastAsia"/>
              <w:noProof/>
            </w:rPr>
          </w:pPr>
          <w:hyperlink w:anchor="_Toc178594243" w:history="1">
            <w:r w:rsidRPr="00A50EB5">
              <w:rPr>
                <w:rStyle w:val="Hyperlink"/>
                <w:noProof/>
              </w:rPr>
              <w:t>Results</w:t>
            </w:r>
            <w:r>
              <w:rPr>
                <w:noProof/>
                <w:webHidden/>
              </w:rPr>
              <w:tab/>
            </w:r>
            <w:r>
              <w:rPr>
                <w:noProof/>
                <w:webHidden/>
              </w:rPr>
              <w:fldChar w:fldCharType="begin"/>
            </w:r>
            <w:r>
              <w:rPr>
                <w:noProof/>
                <w:webHidden/>
              </w:rPr>
              <w:instrText xml:space="preserve"> PAGEREF _Toc178594243 \h </w:instrText>
            </w:r>
            <w:r>
              <w:rPr>
                <w:noProof/>
                <w:webHidden/>
              </w:rPr>
            </w:r>
            <w:r>
              <w:rPr>
                <w:noProof/>
                <w:webHidden/>
              </w:rPr>
              <w:fldChar w:fldCharType="separate"/>
            </w:r>
            <w:r>
              <w:rPr>
                <w:noProof/>
                <w:webHidden/>
              </w:rPr>
              <w:t>4</w:t>
            </w:r>
            <w:r>
              <w:rPr>
                <w:noProof/>
                <w:webHidden/>
              </w:rPr>
              <w:fldChar w:fldCharType="end"/>
            </w:r>
          </w:hyperlink>
        </w:p>
        <w:p w14:paraId="043A054B" w14:textId="08D4C4E7" w:rsidR="00977569" w:rsidRDefault="00977569">
          <w:pPr>
            <w:pStyle w:val="TOC2"/>
            <w:tabs>
              <w:tab w:val="right" w:leader="dot" w:pos="9350"/>
            </w:tabs>
            <w:rPr>
              <w:rFonts w:eastAsiaTheme="minorEastAsia"/>
              <w:noProof/>
            </w:rPr>
          </w:pPr>
          <w:hyperlink w:anchor="_Toc178594244" w:history="1">
            <w:r w:rsidRPr="00A50EB5">
              <w:rPr>
                <w:rStyle w:val="Hyperlink"/>
                <w:noProof/>
              </w:rPr>
              <w:t>Analysis and Insights</w:t>
            </w:r>
            <w:r>
              <w:rPr>
                <w:noProof/>
                <w:webHidden/>
              </w:rPr>
              <w:tab/>
            </w:r>
            <w:r>
              <w:rPr>
                <w:noProof/>
                <w:webHidden/>
              </w:rPr>
              <w:fldChar w:fldCharType="begin"/>
            </w:r>
            <w:r>
              <w:rPr>
                <w:noProof/>
                <w:webHidden/>
              </w:rPr>
              <w:instrText xml:space="preserve"> PAGEREF _Toc178594244 \h </w:instrText>
            </w:r>
            <w:r>
              <w:rPr>
                <w:noProof/>
                <w:webHidden/>
              </w:rPr>
            </w:r>
            <w:r>
              <w:rPr>
                <w:noProof/>
                <w:webHidden/>
              </w:rPr>
              <w:fldChar w:fldCharType="separate"/>
            </w:r>
            <w:r>
              <w:rPr>
                <w:noProof/>
                <w:webHidden/>
              </w:rPr>
              <w:t>5</w:t>
            </w:r>
            <w:r>
              <w:rPr>
                <w:noProof/>
                <w:webHidden/>
              </w:rPr>
              <w:fldChar w:fldCharType="end"/>
            </w:r>
          </w:hyperlink>
        </w:p>
        <w:p w14:paraId="40E9D162" w14:textId="7C590E7A" w:rsidR="00977569" w:rsidRDefault="00977569">
          <w:pPr>
            <w:pStyle w:val="TOC1"/>
            <w:tabs>
              <w:tab w:val="right" w:leader="dot" w:pos="9350"/>
            </w:tabs>
            <w:rPr>
              <w:rFonts w:eastAsiaTheme="minorEastAsia"/>
              <w:noProof/>
            </w:rPr>
          </w:pPr>
          <w:hyperlink w:anchor="_Toc178594245" w:history="1">
            <w:r w:rsidRPr="00A50EB5">
              <w:rPr>
                <w:rStyle w:val="Hyperlink"/>
                <w:noProof/>
              </w:rPr>
              <w:t>Question 2 Report:</w:t>
            </w:r>
            <w:r>
              <w:rPr>
                <w:noProof/>
                <w:webHidden/>
              </w:rPr>
              <w:tab/>
            </w:r>
            <w:r>
              <w:rPr>
                <w:noProof/>
                <w:webHidden/>
              </w:rPr>
              <w:fldChar w:fldCharType="begin"/>
            </w:r>
            <w:r>
              <w:rPr>
                <w:noProof/>
                <w:webHidden/>
              </w:rPr>
              <w:instrText xml:space="preserve"> PAGEREF _Toc178594245 \h </w:instrText>
            </w:r>
            <w:r>
              <w:rPr>
                <w:noProof/>
                <w:webHidden/>
              </w:rPr>
            </w:r>
            <w:r>
              <w:rPr>
                <w:noProof/>
                <w:webHidden/>
              </w:rPr>
              <w:fldChar w:fldCharType="separate"/>
            </w:r>
            <w:r>
              <w:rPr>
                <w:noProof/>
                <w:webHidden/>
              </w:rPr>
              <w:t>7</w:t>
            </w:r>
            <w:r>
              <w:rPr>
                <w:noProof/>
                <w:webHidden/>
              </w:rPr>
              <w:fldChar w:fldCharType="end"/>
            </w:r>
          </w:hyperlink>
        </w:p>
        <w:p w14:paraId="65126CD9" w14:textId="457FEA78" w:rsidR="00977569" w:rsidRDefault="00977569">
          <w:pPr>
            <w:pStyle w:val="TOC2"/>
            <w:tabs>
              <w:tab w:val="right" w:leader="dot" w:pos="9350"/>
            </w:tabs>
            <w:rPr>
              <w:rFonts w:eastAsiaTheme="minorEastAsia"/>
              <w:noProof/>
            </w:rPr>
          </w:pPr>
          <w:hyperlink w:anchor="_Toc178594246" w:history="1">
            <w:r w:rsidRPr="00A50EB5">
              <w:rPr>
                <w:rStyle w:val="Hyperlink"/>
                <w:noProof/>
              </w:rPr>
              <w:t>Methodology</w:t>
            </w:r>
            <w:r>
              <w:rPr>
                <w:noProof/>
                <w:webHidden/>
              </w:rPr>
              <w:tab/>
            </w:r>
            <w:r>
              <w:rPr>
                <w:noProof/>
                <w:webHidden/>
              </w:rPr>
              <w:fldChar w:fldCharType="begin"/>
            </w:r>
            <w:r>
              <w:rPr>
                <w:noProof/>
                <w:webHidden/>
              </w:rPr>
              <w:instrText xml:space="preserve"> PAGEREF _Toc178594246 \h </w:instrText>
            </w:r>
            <w:r>
              <w:rPr>
                <w:noProof/>
                <w:webHidden/>
              </w:rPr>
            </w:r>
            <w:r>
              <w:rPr>
                <w:noProof/>
                <w:webHidden/>
              </w:rPr>
              <w:fldChar w:fldCharType="separate"/>
            </w:r>
            <w:r>
              <w:rPr>
                <w:noProof/>
                <w:webHidden/>
              </w:rPr>
              <w:t>7</w:t>
            </w:r>
            <w:r>
              <w:rPr>
                <w:noProof/>
                <w:webHidden/>
              </w:rPr>
              <w:fldChar w:fldCharType="end"/>
            </w:r>
          </w:hyperlink>
        </w:p>
        <w:p w14:paraId="0EE6AF48" w14:textId="605564E5" w:rsidR="00977569" w:rsidRDefault="00977569">
          <w:pPr>
            <w:pStyle w:val="TOC2"/>
            <w:tabs>
              <w:tab w:val="right" w:leader="dot" w:pos="9350"/>
            </w:tabs>
            <w:rPr>
              <w:rFonts w:eastAsiaTheme="minorEastAsia"/>
              <w:noProof/>
            </w:rPr>
          </w:pPr>
          <w:hyperlink w:anchor="_Toc178594247" w:history="1">
            <w:r w:rsidRPr="00A50EB5">
              <w:rPr>
                <w:rStyle w:val="Hyperlink"/>
                <w:noProof/>
              </w:rPr>
              <w:t>Results</w:t>
            </w:r>
            <w:r>
              <w:rPr>
                <w:noProof/>
                <w:webHidden/>
              </w:rPr>
              <w:tab/>
            </w:r>
            <w:r>
              <w:rPr>
                <w:noProof/>
                <w:webHidden/>
              </w:rPr>
              <w:fldChar w:fldCharType="begin"/>
            </w:r>
            <w:r>
              <w:rPr>
                <w:noProof/>
                <w:webHidden/>
              </w:rPr>
              <w:instrText xml:space="preserve"> PAGEREF _Toc178594247 \h </w:instrText>
            </w:r>
            <w:r>
              <w:rPr>
                <w:noProof/>
                <w:webHidden/>
              </w:rPr>
            </w:r>
            <w:r>
              <w:rPr>
                <w:noProof/>
                <w:webHidden/>
              </w:rPr>
              <w:fldChar w:fldCharType="separate"/>
            </w:r>
            <w:r>
              <w:rPr>
                <w:noProof/>
                <w:webHidden/>
              </w:rPr>
              <w:t>8</w:t>
            </w:r>
            <w:r>
              <w:rPr>
                <w:noProof/>
                <w:webHidden/>
              </w:rPr>
              <w:fldChar w:fldCharType="end"/>
            </w:r>
          </w:hyperlink>
        </w:p>
        <w:p w14:paraId="42DF0697" w14:textId="31615F7E" w:rsidR="00977569" w:rsidRDefault="00977569">
          <w:pPr>
            <w:pStyle w:val="TOC2"/>
            <w:tabs>
              <w:tab w:val="right" w:leader="dot" w:pos="9350"/>
            </w:tabs>
            <w:rPr>
              <w:rFonts w:eastAsiaTheme="minorEastAsia"/>
              <w:noProof/>
            </w:rPr>
          </w:pPr>
          <w:hyperlink w:anchor="_Toc178594248" w:history="1">
            <w:r w:rsidRPr="00A50EB5">
              <w:rPr>
                <w:rStyle w:val="Hyperlink"/>
                <w:noProof/>
              </w:rPr>
              <w:t>Analysis and Insights</w:t>
            </w:r>
            <w:r>
              <w:rPr>
                <w:noProof/>
                <w:webHidden/>
              </w:rPr>
              <w:tab/>
            </w:r>
            <w:r>
              <w:rPr>
                <w:noProof/>
                <w:webHidden/>
              </w:rPr>
              <w:fldChar w:fldCharType="begin"/>
            </w:r>
            <w:r>
              <w:rPr>
                <w:noProof/>
                <w:webHidden/>
              </w:rPr>
              <w:instrText xml:space="preserve"> PAGEREF _Toc178594248 \h </w:instrText>
            </w:r>
            <w:r>
              <w:rPr>
                <w:noProof/>
                <w:webHidden/>
              </w:rPr>
            </w:r>
            <w:r>
              <w:rPr>
                <w:noProof/>
                <w:webHidden/>
              </w:rPr>
              <w:fldChar w:fldCharType="separate"/>
            </w:r>
            <w:r>
              <w:rPr>
                <w:noProof/>
                <w:webHidden/>
              </w:rPr>
              <w:t>8</w:t>
            </w:r>
            <w:r>
              <w:rPr>
                <w:noProof/>
                <w:webHidden/>
              </w:rPr>
              <w:fldChar w:fldCharType="end"/>
            </w:r>
          </w:hyperlink>
        </w:p>
        <w:p w14:paraId="010CB9DB" w14:textId="2426D4BB" w:rsidR="00977569" w:rsidRDefault="00977569">
          <w:pPr>
            <w:pStyle w:val="TOC1"/>
            <w:tabs>
              <w:tab w:val="right" w:leader="dot" w:pos="9350"/>
            </w:tabs>
            <w:rPr>
              <w:rFonts w:eastAsiaTheme="minorEastAsia"/>
              <w:noProof/>
            </w:rPr>
          </w:pPr>
          <w:hyperlink w:anchor="_Toc178594249" w:history="1">
            <w:r w:rsidRPr="00A50EB5">
              <w:rPr>
                <w:rStyle w:val="Hyperlink"/>
                <w:noProof/>
              </w:rPr>
              <w:t>Question 3 Report:</w:t>
            </w:r>
            <w:r>
              <w:rPr>
                <w:noProof/>
                <w:webHidden/>
              </w:rPr>
              <w:tab/>
            </w:r>
            <w:r>
              <w:rPr>
                <w:noProof/>
                <w:webHidden/>
              </w:rPr>
              <w:fldChar w:fldCharType="begin"/>
            </w:r>
            <w:r>
              <w:rPr>
                <w:noProof/>
                <w:webHidden/>
              </w:rPr>
              <w:instrText xml:space="preserve"> PAGEREF _Toc178594249 \h </w:instrText>
            </w:r>
            <w:r>
              <w:rPr>
                <w:noProof/>
                <w:webHidden/>
              </w:rPr>
            </w:r>
            <w:r>
              <w:rPr>
                <w:noProof/>
                <w:webHidden/>
              </w:rPr>
              <w:fldChar w:fldCharType="separate"/>
            </w:r>
            <w:r>
              <w:rPr>
                <w:noProof/>
                <w:webHidden/>
              </w:rPr>
              <w:t>9</w:t>
            </w:r>
            <w:r>
              <w:rPr>
                <w:noProof/>
                <w:webHidden/>
              </w:rPr>
              <w:fldChar w:fldCharType="end"/>
            </w:r>
          </w:hyperlink>
        </w:p>
        <w:p w14:paraId="6042C8B8" w14:textId="4673103F" w:rsidR="00977569" w:rsidRDefault="00977569">
          <w:pPr>
            <w:pStyle w:val="TOC2"/>
            <w:tabs>
              <w:tab w:val="right" w:leader="dot" w:pos="9350"/>
            </w:tabs>
            <w:rPr>
              <w:rFonts w:eastAsiaTheme="minorEastAsia"/>
              <w:noProof/>
            </w:rPr>
          </w:pPr>
          <w:hyperlink w:anchor="_Toc178594250" w:history="1">
            <w:r w:rsidRPr="00A50EB5">
              <w:rPr>
                <w:rStyle w:val="Hyperlink"/>
                <w:noProof/>
              </w:rPr>
              <w:t>Methodology</w:t>
            </w:r>
            <w:r>
              <w:rPr>
                <w:noProof/>
                <w:webHidden/>
              </w:rPr>
              <w:tab/>
            </w:r>
            <w:r>
              <w:rPr>
                <w:noProof/>
                <w:webHidden/>
              </w:rPr>
              <w:fldChar w:fldCharType="begin"/>
            </w:r>
            <w:r>
              <w:rPr>
                <w:noProof/>
                <w:webHidden/>
              </w:rPr>
              <w:instrText xml:space="preserve"> PAGEREF _Toc178594250 \h </w:instrText>
            </w:r>
            <w:r>
              <w:rPr>
                <w:noProof/>
                <w:webHidden/>
              </w:rPr>
            </w:r>
            <w:r>
              <w:rPr>
                <w:noProof/>
                <w:webHidden/>
              </w:rPr>
              <w:fldChar w:fldCharType="separate"/>
            </w:r>
            <w:r>
              <w:rPr>
                <w:noProof/>
                <w:webHidden/>
              </w:rPr>
              <w:t>9</w:t>
            </w:r>
            <w:r>
              <w:rPr>
                <w:noProof/>
                <w:webHidden/>
              </w:rPr>
              <w:fldChar w:fldCharType="end"/>
            </w:r>
          </w:hyperlink>
        </w:p>
        <w:p w14:paraId="7D1B2397" w14:textId="64FFD9BD" w:rsidR="00977569" w:rsidRDefault="00977569">
          <w:pPr>
            <w:pStyle w:val="TOC2"/>
            <w:tabs>
              <w:tab w:val="right" w:leader="dot" w:pos="9350"/>
            </w:tabs>
            <w:rPr>
              <w:rFonts w:eastAsiaTheme="minorEastAsia"/>
              <w:noProof/>
            </w:rPr>
          </w:pPr>
          <w:hyperlink w:anchor="_Toc178594251" w:history="1">
            <w:r w:rsidRPr="00A50EB5">
              <w:rPr>
                <w:rStyle w:val="Hyperlink"/>
                <w:noProof/>
              </w:rPr>
              <w:t>Results</w:t>
            </w:r>
            <w:r>
              <w:rPr>
                <w:noProof/>
                <w:webHidden/>
              </w:rPr>
              <w:tab/>
            </w:r>
            <w:r>
              <w:rPr>
                <w:noProof/>
                <w:webHidden/>
              </w:rPr>
              <w:fldChar w:fldCharType="begin"/>
            </w:r>
            <w:r>
              <w:rPr>
                <w:noProof/>
                <w:webHidden/>
              </w:rPr>
              <w:instrText xml:space="preserve"> PAGEREF _Toc178594251 \h </w:instrText>
            </w:r>
            <w:r>
              <w:rPr>
                <w:noProof/>
                <w:webHidden/>
              </w:rPr>
            </w:r>
            <w:r>
              <w:rPr>
                <w:noProof/>
                <w:webHidden/>
              </w:rPr>
              <w:fldChar w:fldCharType="separate"/>
            </w:r>
            <w:r>
              <w:rPr>
                <w:noProof/>
                <w:webHidden/>
              </w:rPr>
              <w:t>9</w:t>
            </w:r>
            <w:r>
              <w:rPr>
                <w:noProof/>
                <w:webHidden/>
              </w:rPr>
              <w:fldChar w:fldCharType="end"/>
            </w:r>
          </w:hyperlink>
        </w:p>
        <w:p w14:paraId="153160FA" w14:textId="12AAB345" w:rsidR="00977569" w:rsidRDefault="00977569">
          <w:pPr>
            <w:pStyle w:val="TOC2"/>
            <w:tabs>
              <w:tab w:val="right" w:leader="dot" w:pos="9350"/>
            </w:tabs>
            <w:rPr>
              <w:rFonts w:eastAsiaTheme="minorEastAsia"/>
              <w:noProof/>
            </w:rPr>
          </w:pPr>
          <w:hyperlink w:anchor="_Toc178594252" w:history="1">
            <w:r w:rsidRPr="00A50EB5">
              <w:rPr>
                <w:rStyle w:val="Hyperlink"/>
                <w:noProof/>
              </w:rPr>
              <w:t>Analysis and Insights</w:t>
            </w:r>
            <w:r>
              <w:rPr>
                <w:noProof/>
                <w:webHidden/>
              </w:rPr>
              <w:tab/>
            </w:r>
            <w:r>
              <w:rPr>
                <w:noProof/>
                <w:webHidden/>
              </w:rPr>
              <w:fldChar w:fldCharType="begin"/>
            </w:r>
            <w:r>
              <w:rPr>
                <w:noProof/>
                <w:webHidden/>
              </w:rPr>
              <w:instrText xml:space="preserve"> PAGEREF _Toc178594252 \h </w:instrText>
            </w:r>
            <w:r>
              <w:rPr>
                <w:noProof/>
                <w:webHidden/>
              </w:rPr>
            </w:r>
            <w:r>
              <w:rPr>
                <w:noProof/>
                <w:webHidden/>
              </w:rPr>
              <w:fldChar w:fldCharType="separate"/>
            </w:r>
            <w:r>
              <w:rPr>
                <w:noProof/>
                <w:webHidden/>
              </w:rPr>
              <w:t>10</w:t>
            </w:r>
            <w:r>
              <w:rPr>
                <w:noProof/>
                <w:webHidden/>
              </w:rPr>
              <w:fldChar w:fldCharType="end"/>
            </w:r>
          </w:hyperlink>
        </w:p>
        <w:p w14:paraId="226219E2" w14:textId="01C8115B" w:rsidR="00977569" w:rsidRDefault="00977569">
          <w:pPr>
            <w:pStyle w:val="TOC1"/>
            <w:tabs>
              <w:tab w:val="right" w:leader="dot" w:pos="9350"/>
            </w:tabs>
            <w:rPr>
              <w:rFonts w:eastAsiaTheme="minorEastAsia"/>
              <w:noProof/>
            </w:rPr>
          </w:pPr>
          <w:hyperlink w:anchor="_Toc178594253" w:history="1">
            <w:r w:rsidRPr="00A50EB5">
              <w:rPr>
                <w:rStyle w:val="Hyperlink"/>
                <w:noProof/>
              </w:rPr>
              <w:t>Question 4 Report:</w:t>
            </w:r>
            <w:r>
              <w:rPr>
                <w:noProof/>
                <w:webHidden/>
              </w:rPr>
              <w:tab/>
            </w:r>
            <w:r>
              <w:rPr>
                <w:noProof/>
                <w:webHidden/>
              </w:rPr>
              <w:fldChar w:fldCharType="begin"/>
            </w:r>
            <w:r>
              <w:rPr>
                <w:noProof/>
                <w:webHidden/>
              </w:rPr>
              <w:instrText xml:space="preserve"> PAGEREF _Toc178594253 \h </w:instrText>
            </w:r>
            <w:r>
              <w:rPr>
                <w:noProof/>
                <w:webHidden/>
              </w:rPr>
            </w:r>
            <w:r>
              <w:rPr>
                <w:noProof/>
                <w:webHidden/>
              </w:rPr>
              <w:fldChar w:fldCharType="separate"/>
            </w:r>
            <w:r>
              <w:rPr>
                <w:noProof/>
                <w:webHidden/>
              </w:rPr>
              <w:t>12</w:t>
            </w:r>
            <w:r>
              <w:rPr>
                <w:noProof/>
                <w:webHidden/>
              </w:rPr>
              <w:fldChar w:fldCharType="end"/>
            </w:r>
          </w:hyperlink>
        </w:p>
        <w:p w14:paraId="2887BC62" w14:textId="7CA5371B" w:rsidR="00977569" w:rsidRDefault="00977569">
          <w:pPr>
            <w:pStyle w:val="TOC2"/>
            <w:tabs>
              <w:tab w:val="right" w:leader="dot" w:pos="9350"/>
            </w:tabs>
            <w:rPr>
              <w:rFonts w:eastAsiaTheme="minorEastAsia"/>
              <w:noProof/>
            </w:rPr>
          </w:pPr>
          <w:hyperlink w:anchor="_Toc178594254" w:history="1">
            <w:r w:rsidRPr="00A50EB5">
              <w:rPr>
                <w:rStyle w:val="Hyperlink"/>
                <w:noProof/>
              </w:rPr>
              <w:t>Methodology</w:t>
            </w:r>
            <w:r>
              <w:rPr>
                <w:noProof/>
                <w:webHidden/>
              </w:rPr>
              <w:tab/>
            </w:r>
            <w:r>
              <w:rPr>
                <w:noProof/>
                <w:webHidden/>
              </w:rPr>
              <w:fldChar w:fldCharType="begin"/>
            </w:r>
            <w:r>
              <w:rPr>
                <w:noProof/>
                <w:webHidden/>
              </w:rPr>
              <w:instrText xml:space="preserve"> PAGEREF _Toc178594254 \h </w:instrText>
            </w:r>
            <w:r>
              <w:rPr>
                <w:noProof/>
                <w:webHidden/>
              </w:rPr>
            </w:r>
            <w:r>
              <w:rPr>
                <w:noProof/>
                <w:webHidden/>
              </w:rPr>
              <w:fldChar w:fldCharType="separate"/>
            </w:r>
            <w:r>
              <w:rPr>
                <w:noProof/>
                <w:webHidden/>
              </w:rPr>
              <w:t>12</w:t>
            </w:r>
            <w:r>
              <w:rPr>
                <w:noProof/>
                <w:webHidden/>
              </w:rPr>
              <w:fldChar w:fldCharType="end"/>
            </w:r>
          </w:hyperlink>
        </w:p>
        <w:p w14:paraId="7A52C7CD" w14:textId="7340E0F2" w:rsidR="00977569" w:rsidRDefault="00977569">
          <w:pPr>
            <w:pStyle w:val="TOC2"/>
            <w:tabs>
              <w:tab w:val="right" w:leader="dot" w:pos="9350"/>
            </w:tabs>
            <w:rPr>
              <w:rFonts w:eastAsiaTheme="minorEastAsia"/>
              <w:noProof/>
            </w:rPr>
          </w:pPr>
          <w:hyperlink w:anchor="_Toc178594255" w:history="1">
            <w:r w:rsidRPr="00A50EB5">
              <w:rPr>
                <w:rStyle w:val="Hyperlink"/>
                <w:noProof/>
              </w:rPr>
              <w:t>Results</w:t>
            </w:r>
            <w:r>
              <w:rPr>
                <w:noProof/>
                <w:webHidden/>
              </w:rPr>
              <w:tab/>
            </w:r>
            <w:r>
              <w:rPr>
                <w:noProof/>
                <w:webHidden/>
              </w:rPr>
              <w:fldChar w:fldCharType="begin"/>
            </w:r>
            <w:r>
              <w:rPr>
                <w:noProof/>
                <w:webHidden/>
              </w:rPr>
              <w:instrText xml:space="preserve"> PAGEREF _Toc178594255 \h </w:instrText>
            </w:r>
            <w:r>
              <w:rPr>
                <w:noProof/>
                <w:webHidden/>
              </w:rPr>
            </w:r>
            <w:r>
              <w:rPr>
                <w:noProof/>
                <w:webHidden/>
              </w:rPr>
              <w:fldChar w:fldCharType="separate"/>
            </w:r>
            <w:r>
              <w:rPr>
                <w:noProof/>
                <w:webHidden/>
              </w:rPr>
              <w:t>12</w:t>
            </w:r>
            <w:r>
              <w:rPr>
                <w:noProof/>
                <w:webHidden/>
              </w:rPr>
              <w:fldChar w:fldCharType="end"/>
            </w:r>
          </w:hyperlink>
        </w:p>
        <w:p w14:paraId="54C7F942" w14:textId="0ECCAD33" w:rsidR="00977569" w:rsidRDefault="00977569">
          <w:pPr>
            <w:pStyle w:val="TOC2"/>
            <w:tabs>
              <w:tab w:val="right" w:leader="dot" w:pos="9350"/>
            </w:tabs>
            <w:rPr>
              <w:rFonts w:eastAsiaTheme="minorEastAsia"/>
              <w:noProof/>
            </w:rPr>
          </w:pPr>
          <w:hyperlink w:anchor="_Toc178594256" w:history="1">
            <w:r w:rsidRPr="00A50EB5">
              <w:rPr>
                <w:rStyle w:val="Hyperlink"/>
                <w:noProof/>
              </w:rPr>
              <w:t>Analysis and Insights</w:t>
            </w:r>
            <w:r>
              <w:rPr>
                <w:noProof/>
                <w:webHidden/>
              </w:rPr>
              <w:tab/>
            </w:r>
            <w:r>
              <w:rPr>
                <w:noProof/>
                <w:webHidden/>
              </w:rPr>
              <w:fldChar w:fldCharType="begin"/>
            </w:r>
            <w:r>
              <w:rPr>
                <w:noProof/>
                <w:webHidden/>
              </w:rPr>
              <w:instrText xml:space="preserve"> PAGEREF _Toc178594256 \h </w:instrText>
            </w:r>
            <w:r>
              <w:rPr>
                <w:noProof/>
                <w:webHidden/>
              </w:rPr>
            </w:r>
            <w:r>
              <w:rPr>
                <w:noProof/>
                <w:webHidden/>
              </w:rPr>
              <w:fldChar w:fldCharType="separate"/>
            </w:r>
            <w:r>
              <w:rPr>
                <w:noProof/>
                <w:webHidden/>
              </w:rPr>
              <w:t>14</w:t>
            </w:r>
            <w:r>
              <w:rPr>
                <w:noProof/>
                <w:webHidden/>
              </w:rPr>
              <w:fldChar w:fldCharType="end"/>
            </w:r>
          </w:hyperlink>
        </w:p>
        <w:p w14:paraId="16B24780" w14:textId="6E147929" w:rsidR="00977569" w:rsidRDefault="00977569">
          <w:pPr>
            <w:pStyle w:val="TOC1"/>
            <w:tabs>
              <w:tab w:val="right" w:leader="dot" w:pos="9350"/>
            </w:tabs>
            <w:rPr>
              <w:rFonts w:eastAsiaTheme="minorEastAsia"/>
              <w:noProof/>
            </w:rPr>
          </w:pPr>
          <w:hyperlink w:anchor="_Toc178594257" w:history="1">
            <w:r w:rsidRPr="00A50EB5">
              <w:rPr>
                <w:rStyle w:val="Hyperlink"/>
                <w:noProof/>
              </w:rPr>
              <w:t>Question 5 Report:</w:t>
            </w:r>
            <w:r>
              <w:rPr>
                <w:noProof/>
                <w:webHidden/>
              </w:rPr>
              <w:tab/>
            </w:r>
            <w:r>
              <w:rPr>
                <w:noProof/>
                <w:webHidden/>
              </w:rPr>
              <w:fldChar w:fldCharType="begin"/>
            </w:r>
            <w:r>
              <w:rPr>
                <w:noProof/>
                <w:webHidden/>
              </w:rPr>
              <w:instrText xml:space="preserve"> PAGEREF _Toc178594257 \h </w:instrText>
            </w:r>
            <w:r>
              <w:rPr>
                <w:noProof/>
                <w:webHidden/>
              </w:rPr>
            </w:r>
            <w:r>
              <w:rPr>
                <w:noProof/>
                <w:webHidden/>
              </w:rPr>
              <w:fldChar w:fldCharType="separate"/>
            </w:r>
            <w:r>
              <w:rPr>
                <w:noProof/>
                <w:webHidden/>
              </w:rPr>
              <w:t>16</w:t>
            </w:r>
            <w:r>
              <w:rPr>
                <w:noProof/>
                <w:webHidden/>
              </w:rPr>
              <w:fldChar w:fldCharType="end"/>
            </w:r>
          </w:hyperlink>
        </w:p>
        <w:p w14:paraId="506DA9E7" w14:textId="376625F3" w:rsidR="00977569" w:rsidRDefault="00977569">
          <w:pPr>
            <w:pStyle w:val="TOC2"/>
            <w:tabs>
              <w:tab w:val="right" w:leader="dot" w:pos="9350"/>
            </w:tabs>
            <w:rPr>
              <w:rFonts w:eastAsiaTheme="minorEastAsia"/>
              <w:noProof/>
            </w:rPr>
          </w:pPr>
          <w:hyperlink w:anchor="_Toc178594258" w:history="1">
            <w:r w:rsidRPr="00A50EB5">
              <w:rPr>
                <w:rStyle w:val="Hyperlink"/>
                <w:noProof/>
              </w:rPr>
              <w:t>Methodology</w:t>
            </w:r>
            <w:r>
              <w:rPr>
                <w:noProof/>
                <w:webHidden/>
              </w:rPr>
              <w:tab/>
            </w:r>
            <w:r>
              <w:rPr>
                <w:noProof/>
                <w:webHidden/>
              </w:rPr>
              <w:fldChar w:fldCharType="begin"/>
            </w:r>
            <w:r>
              <w:rPr>
                <w:noProof/>
                <w:webHidden/>
              </w:rPr>
              <w:instrText xml:space="preserve"> PAGEREF _Toc178594258 \h </w:instrText>
            </w:r>
            <w:r>
              <w:rPr>
                <w:noProof/>
                <w:webHidden/>
              </w:rPr>
            </w:r>
            <w:r>
              <w:rPr>
                <w:noProof/>
                <w:webHidden/>
              </w:rPr>
              <w:fldChar w:fldCharType="separate"/>
            </w:r>
            <w:r>
              <w:rPr>
                <w:noProof/>
                <w:webHidden/>
              </w:rPr>
              <w:t>16</w:t>
            </w:r>
            <w:r>
              <w:rPr>
                <w:noProof/>
                <w:webHidden/>
              </w:rPr>
              <w:fldChar w:fldCharType="end"/>
            </w:r>
          </w:hyperlink>
        </w:p>
        <w:p w14:paraId="1A1BE9CC" w14:textId="69EE9AA4" w:rsidR="00977569" w:rsidRDefault="00977569">
          <w:pPr>
            <w:pStyle w:val="TOC2"/>
            <w:tabs>
              <w:tab w:val="right" w:leader="dot" w:pos="9350"/>
            </w:tabs>
            <w:rPr>
              <w:rFonts w:eastAsiaTheme="minorEastAsia"/>
              <w:noProof/>
            </w:rPr>
          </w:pPr>
          <w:hyperlink w:anchor="_Toc178594259" w:history="1">
            <w:r w:rsidRPr="00A50EB5">
              <w:rPr>
                <w:rStyle w:val="Hyperlink"/>
                <w:noProof/>
              </w:rPr>
              <w:t>Results</w:t>
            </w:r>
            <w:r>
              <w:rPr>
                <w:noProof/>
                <w:webHidden/>
              </w:rPr>
              <w:tab/>
            </w:r>
            <w:r>
              <w:rPr>
                <w:noProof/>
                <w:webHidden/>
              </w:rPr>
              <w:fldChar w:fldCharType="begin"/>
            </w:r>
            <w:r>
              <w:rPr>
                <w:noProof/>
                <w:webHidden/>
              </w:rPr>
              <w:instrText xml:space="preserve"> PAGEREF _Toc178594259 \h </w:instrText>
            </w:r>
            <w:r>
              <w:rPr>
                <w:noProof/>
                <w:webHidden/>
              </w:rPr>
            </w:r>
            <w:r>
              <w:rPr>
                <w:noProof/>
                <w:webHidden/>
              </w:rPr>
              <w:fldChar w:fldCharType="separate"/>
            </w:r>
            <w:r>
              <w:rPr>
                <w:noProof/>
                <w:webHidden/>
              </w:rPr>
              <w:t>16</w:t>
            </w:r>
            <w:r>
              <w:rPr>
                <w:noProof/>
                <w:webHidden/>
              </w:rPr>
              <w:fldChar w:fldCharType="end"/>
            </w:r>
          </w:hyperlink>
        </w:p>
        <w:p w14:paraId="3BE4F9A5" w14:textId="180E69F5" w:rsidR="00977569" w:rsidRDefault="00977569">
          <w:pPr>
            <w:pStyle w:val="TOC2"/>
            <w:tabs>
              <w:tab w:val="right" w:leader="dot" w:pos="9350"/>
            </w:tabs>
            <w:rPr>
              <w:rFonts w:eastAsiaTheme="minorEastAsia"/>
              <w:noProof/>
            </w:rPr>
          </w:pPr>
          <w:hyperlink w:anchor="_Toc178594260" w:history="1">
            <w:r w:rsidRPr="00A50EB5">
              <w:rPr>
                <w:rStyle w:val="Hyperlink"/>
                <w:noProof/>
              </w:rPr>
              <w:t>Analysis and Insights</w:t>
            </w:r>
            <w:r>
              <w:rPr>
                <w:noProof/>
                <w:webHidden/>
              </w:rPr>
              <w:tab/>
            </w:r>
            <w:r>
              <w:rPr>
                <w:noProof/>
                <w:webHidden/>
              </w:rPr>
              <w:fldChar w:fldCharType="begin"/>
            </w:r>
            <w:r>
              <w:rPr>
                <w:noProof/>
                <w:webHidden/>
              </w:rPr>
              <w:instrText xml:space="preserve"> PAGEREF _Toc178594260 \h </w:instrText>
            </w:r>
            <w:r>
              <w:rPr>
                <w:noProof/>
                <w:webHidden/>
              </w:rPr>
            </w:r>
            <w:r>
              <w:rPr>
                <w:noProof/>
                <w:webHidden/>
              </w:rPr>
              <w:fldChar w:fldCharType="separate"/>
            </w:r>
            <w:r>
              <w:rPr>
                <w:noProof/>
                <w:webHidden/>
              </w:rPr>
              <w:t>17</w:t>
            </w:r>
            <w:r>
              <w:rPr>
                <w:noProof/>
                <w:webHidden/>
              </w:rPr>
              <w:fldChar w:fldCharType="end"/>
            </w:r>
          </w:hyperlink>
        </w:p>
        <w:p w14:paraId="5A4A142B" w14:textId="6A43BA24" w:rsidR="00977569" w:rsidRDefault="00977569">
          <w:pPr>
            <w:pStyle w:val="TOC1"/>
            <w:tabs>
              <w:tab w:val="right" w:leader="dot" w:pos="9350"/>
            </w:tabs>
            <w:rPr>
              <w:rFonts w:eastAsiaTheme="minorEastAsia"/>
              <w:noProof/>
            </w:rPr>
          </w:pPr>
          <w:hyperlink w:anchor="_Toc178594261" w:history="1">
            <w:r w:rsidRPr="00A50EB5">
              <w:rPr>
                <w:rStyle w:val="Hyperlink"/>
                <w:noProof/>
              </w:rPr>
              <w:t>References:</w:t>
            </w:r>
            <w:r>
              <w:rPr>
                <w:noProof/>
                <w:webHidden/>
              </w:rPr>
              <w:tab/>
            </w:r>
            <w:r>
              <w:rPr>
                <w:noProof/>
                <w:webHidden/>
              </w:rPr>
              <w:fldChar w:fldCharType="begin"/>
            </w:r>
            <w:r>
              <w:rPr>
                <w:noProof/>
                <w:webHidden/>
              </w:rPr>
              <w:instrText xml:space="preserve"> PAGEREF _Toc178594261 \h </w:instrText>
            </w:r>
            <w:r>
              <w:rPr>
                <w:noProof/>
                <w:webHidden/>
              </w:rPr>
            </w:r>
            <w:r>
              <w:rPr>
                <w:noProof/>
                <w:webHidden/>
              </w:rPr>
              <w:fldChar w:fldCharType="separate"/>
            </w:r>
            <w:r>
              <w:rPr>
                <w:noProof/>
                <w:webHidden/>
              </w:rPr>
              <w:t>19</w:t>
            </w:r>
            <w:r>
              <w:rPr>
                <w:noProof/>
                <w:webHidden/>
              </w:rPr>
              <w:fldChar w:fldCharType="end"/>
            </w:r>
          </w:hyperlink>
        </w:p>
        <w:p w14:paraId="22360534" w14:textId="66F49EAB" w:rsidR="00FF3C41" w:rsidRDefault="00FF3C41">
          <w:r>
            <w:rPr>
              <w:b/>
              <w:bCs/>
              <w:noProof/>
            </w:rPr>
            <w:fldChar w:fldCharType="end"/>
          </w:r>
        </w:p>
      </w:sdtContent>
    </w:sdt>
    <w:p w14:paraId="4B7D0E93" w14:textId="77777777" w:rsidR="001A1068" w:rsidRDefault="001A1068" w:rsidP="001A1068">
      <w:pPr>
        <w:rPr>
          <w:sz w:val="28"/>
          <w:szCs w:val="28"/>
        </w:rPr>
      </w:pPr>
    </w:p>
    <w:p w14:paraId="17A4E8EF" w14:textId="77777777" w:rsidR="001A1068" w:rsidRPr="00196C4F" w:rsidRDefault="001A1068" w:rsidP="00A27AB1">
      <w:pPr>
        <w:pStyle w:val="Heading1"/>
      </w:pPr>
      <w:bookmarkStart w:id="0" w:name="_Toc178594239"/>
      <w:r w:rsidRPr="00196C4F">
        <w:lastRenderedPageBreak/>
        <w:t>Libraries Used:</w:t>
      </w:r>
      <w:bookmarkEnd w:id="0"/>
    </w:p>
    <w:p w14:paraId="4DD33C4C" w14:textId="3BBD0AF3" w:rsidR="00475128" w:rsidRDefault="001A1068" w:rsidP="00475128">
      <w:pPr>
        <w:pStyle w:val="NoSpacing"/>
        <w:numPr>
          <w:ilvl w:val="0"/>
          <w:numId w:val="41"/>
        </w:numPr>
      </w:pPr>
      <w:r>
        <w:t>Matplotlib –</w:t>
      </w:r>
      <w:r w:rsidR="002D6ECB">
        <w:t xml:space="preserve"> a python plotting </w:t>
      </w:r>
      <w:r>
        <w:t xml:space="preserve">library </w:t>
      </w:r>
      <w:r w:rsidR="00886566">
        <w:t>used</w:t>
      </w:r>
      <w:r>
        <w:t xml:space="preserve"> to create animated, interactive and static visualizations</w:t>
      </w:r>
      <w:r w:rsidR="002D6ECB">
        <w:fldChar w:fldCharType="begin"/>
      </w:r>
      <w:r w:rsidR="002D6ECB">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fldChar w:fldCharType="separate"/>
      </w:r>
      <w:r w:rsidR="002D6ECB" w:rsidRPr="002D6ECB">
        <w:rPr>
          <w:rFonts w:ascii="Aptos" w:hAnsi="Aptos"/>
        </w:rPr>
        <w:t>[1]</w:t>
      </w:r>
      <w:r w:rsidR="002D6ECB">
        <w:fldChar w:fldCharType="end"/>
      </w:r>
      <w:r w:rsidR="0001276E">
        <w:t>.</w:t>
      </w:r>
    </w:p>
    <w:p w14:paraId="1E263EEA" w14:textId="6C5F07E1" w:rsidR="00886566" w:rsidRDefault="00886566" w:rsidP="00475128">
      <w:pPr>
        <w:pStyle w:val="NoSpacing"/>
        <w:numPr>
          <w:ilvl w:val="0"/>
          <w:numId w:val="41"/>
        </w:numPr>
      </w:pPr>
      <w:r>
        <w:t xml:space="preserve">Pandas – another </w:t>
      </w:r>
      <w:r w:rsidR="002D6ECB">
        <w:t xml:space="preserve">Python </w:t>
      </w:r>
      <w:r>
        <w:t>library used that provides data structures and functions used to carry out data analysis</w:t>
      </w:r>
      <w:r w:rsidR="00D902D7">
        <w:fldChar w:fldCharType="begin"/>
      </w:r>
      <w:r w:rsidR="00D902D7">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rPr>
        <w:instrText> </w:instrText>
      </w:r>
      <w:r w:rsidR="00D902D7">
        <w:instrText>5</w:instrText>
      </w:r>
      <w:r w:rsidR="00D902D7">
        <w:rPr>
          <w:rFonts w:ascii="Arial" w:hAnsi="Arial" w:cs="Arial"/>
        </w:rPr>
        <w:instrText> </w:instrText>
      </w:r>
      <w:r w:rsidR="00D902D7">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fldChar w:fldCharType="separate"/>
      </w:r>
      <w:r w:rsidR="00D902D7" w:rsidRPr="00D902D7">
        <w:rPr>
          <w:rFonts w:ascii="Aptos" w:hAnsi="Aptos"/>
        </w:rPr>
        <w:t>[2]</w:t>
      </w:r>
      <w:r w:rsidR="00D902D7">
        <w:fldChar w:fldCharType="end"/>
      </w:r>
      <w:r w:rsidR="0001276E">
        <w:t>.</w:t>
      </w:r>
    </w:p>
    <w:p w14:paraId="47649DA9" w14:textId="5E499544" w:rsidR="002F38FA" w:rsidRDefault="002F38FA" w:rsidP="00475128">
      <w:pPr>
        <w:pStyle w:val="NoSpacing"/>
        <w:numPr>
          <w:ilvl w:val="0"/>
          <w:numId w:val="41"/>
        </w:numPr>
      </w:pPr>
      <w:proofErr w:type="spellStart"/>
      <w:r>
        <w:t>Numpy</w:t>
      </w:r>
      <w:proofErr w:type="spellEnd"/>
      <w:r>
        <w:t xml:space="preserve"> – a simple yet powerful data structure provided in python</w:t>
      </w:r>
      <w:r>
        <w:fldChar w:fldCharType="begin"/>
      </w:r>
      <w:r w:rsidR="00BA27A6">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fldChar w:fldCharType="separate"/>
      </w:r>
      <w:r w:rsidR="00BA27A6" w:rsidRPr="00BA27A6">
        <w:rPr>
          <w:rFonts w:ascii="Aptos" w:hAnsi="Aptos"/>
        </w:rPr>
        <w:t>[3]</w:t>
      </w:r>
      <w:r>
        <w:fldChar w:fldCharType="end"/>
      </w:r>
      <w:r w:rsidR="0001276E">
        <w:t>.</w:t>
      </w:r>
    </w:p>
    <w:p w14:paraId="5CCE6F29" w14:textId="67BFB741" w:rsidR="00221E1A" w:rsidRDefault="00221E1A" w:rsidP="00475128">
      <w:pPr>
        <w:pStyle w:val="NoSpacing"/>
        <w:numPr>
          <w:ilvl w:val="0"/>
          <w:numId w:val="41"/>
        </w:numPr>
      </w:pPr>
      <w:proofErr w:type="spellStart"/>
      <w:r>
        <w:t>Scipy</w:t>
      </w:r>
      <w:proofErr w:type="spellEnd"/>
      <w:r>
        <w:t xml:space="preserve"> – a python library that enhances the features of </w:t>
      </w:r>
      <w:proofErr w:type="spellStart"/>
      <w:r>
        <w:t>Numpy</w:t>
      </w:r>
      <w:proofErr w:type="spellEnd"/>
      <w:r>
        <w:t xml:space="preserve"> through a wide range of functions and tools essential for scientific computing</w:t>
      </w:r>
      <w:r w:rsidR="001A6DFC">
        <w:fldChar w:fldCharType="begin"/>
      </w:r>
      <w:r w:rsidR="001A6DFC">
        <w:instrText xml:space="preserve"> ADDIN ZOTERO_ITEM CSL_CITATION {"citationID":"2myKUZ3K","properties":{"formattedCitation":"[4]","plainCitation":"[4]","noteIndex":0},"citationItems":[{"id":95,"uris":["http://zotero.org/users/14711549/items/SYE9443T"],"itemData":{"id":95,"type":"entry-encyclopedia","abstract":"SciPy (pronounced  \"sigh pie\") is a free and open-source Python library used for scientific computing and technical computing.\nSciPy contains modules for optimization, linear algebra, integration, interpolation, special functions, FFT, signal and image processing, ODE solvers and other tasks common in science and engineering.\nSciPy is also a family of conferences for users and developers of these tools: SciPy (in the United States), EuroSciPy (in Europe) and SciPy.in (in India). Enthought originated the SciPy conference in the United States and continues to sponsor many of the international conferences as well as host the SciPy website.\nThe SciPy library is currently distributed under the BSD license, and its development is sponsored and supported by an open community of developers. It is also supported by NumFOCUS, a community foundation for supporting reproducible and accessible science.","container-title":"Wikipedia","language":"en","license":"Creative Commons Attribution-ShareAlike License","note":"Page Version ID: 1247625231","source":"Wikipedia","title":"SciPy","URL":"https://en.wikipedia.org/w/index.php?title=SciPy&amp;oldid=1247625231","accessed":{"date-parts":[["2024",9,29]]},"issued":{"date-parts":[["2024",9,25]]}}}],"schema":"https://github.com/citation-style-language/schema/raw/master/csl-citation.json"} </w:instrText>
      </w:r>
      <w:r w:rsidR="001A6DFC">
        <w:fldChar w:fldCharType="separate"/>
      </w:r>
      <w:r w:rsidR="001A6DFC" w:rsidRPr="001A6DFC">
        <w:rPr>
          <w:rFonts w:ascii="Aptos" w:hAnsi="Aptos"/>
        </w:rPr>
        <w:t>[4]</w:t>
      </w:r>
      <w:r w:rsidR="001A6DFC">
        <w:fldChar w:fldCharType="end"/>
      </w:r>
      <w:r w:rsidR="0001276E">
        <w:t>.</w:t>
      </w:r>
    </w:p>
    <w:p w14:paraId="629403D4" w14:textId="359A1989" w:rsidR="0001276E" w:rsidRDefault="0001276E" w:rsidP="00475128">
      <w:pPr>
        <w:pStyle w:val="NoSpacing"/>
        <w:numPr>
          <w:ilvl w:val="0"/>
          <w:numId w:val="41"/>
        </w:numPr>
      </w:pPr>
      <w:proofErr w:type="spellStart"/>
      <w:r>
        <w:t>Statsmodels</w:t>
      </w:r>
      <w:proofErr w:type="spellEnd"/>
      <w:r>
        <w:t xml:space="preserve"> – a powerful python library that provides a wide range of statistical models from t-tests to chi-square and ANOVA tests useful in data analysis</w:t>
      </w:r>
      <w:r>
        <w:fldChar w:fldCharType="begin"/>
      </w:r>
      <w:r>
        <w:instrText xml:space="preserve"> ADDIN ZOTERO_ITEM CSL_CITATION {"citationID":"4qhvGA9X","properties":{"formattedCitation":"[5]","plainCitation":"[5]","noteIndex":0},"citationItems":[{"id":100,"uris":["http://zotero.org/users/14711549/items/ZMGH7T8Q"],"itemData":{"id":100,"type":"post-weblog","abstract":"Welcome to our comprehensive guide on a python library Statsmodels. Statsmodels is a Python library that provides a wide range of...","container-title":"Python Mania","language":"en-US","title":"What Is Statsmodels in Python? The Ultimate Guide","title-short":"What Is Statsmodels in Python?","URL":"https://pythonmania.org/what-is-statsmodels-in-python-the-ultimate-guide/","author":[{"family":"Mania","given":"Python"}],"accessed":{"date-parts":[["2024",9,30]]},"issued":{"date-parts":[["2023",6,17]]}}}],"schema":"https://github.com/citation-style-language/schema/raw/master/csl-citation.json"} </w:instrText>
      </w:r>
      <w:r>
        <w:fldChar w:fldCharType="separate"/>
      </w:r>
      <w:r w:rsidRPr="0001276E">
        <w:rPr>
          <w:rFonts w:ascii="Aptos" w:hAnsi="Aptos"/>
        </w:rPr>
        <w:t>[5]</w:t>
      </w:r>
      <w:r>
        <w:fldChar w:fldCharType="end"/>
      </w:r>
      <w:r>
        <w:t>.</w:t>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1" w:name="_Toc178594240"/>
      <w:r w:rsidRPr="00DF3F88">
        <w:t>Introduction:</w:t>
      </w:r>
      <w:bookmarkEnd w:id="1"/>
    </w:p>
    <w:p w14:paraId="14184A31" w14:textId="7E0FB834" w:rsidR="00653EFA" w:rsidRDefault="00DF3F88" w:rsidP="00950B97">
      <w:pPr>
        <w:pStyle w:val="NoSpacing"/>
      </w:pPr>
      <w:r w:rsidRPr="00DF3F88">
        <w:t xml:space="preserve">This report details the completion of Assignment </w:t>
      </w:r>
      <w:r w:rsidR="00531625">
        <w:t>3</w:t>
      </w:r>
      <w:r w:rsidRPr="00DF3F88">
        <w:t>.</w:t>
      </w:r>
      <w:r w:rsidR="001A1068">
        <w:t xml:space="preserve">  Assignment </w:t>
      </w:r>
      <w:r w:rsidR="00531625">
        <w:t>3</w:t>
      </w:r>
      <w:r w:rsidR="001A1068">
        <w:t xml:space="preserve"> requests answers to </w:t>
      </w:r>
      <w:r w:rsidR="00861653">
        <w:t>5</w:t>
      </w:r>
      <w:r w:rsidR="001A1068">
        <w:t xml:space="preserve"> critical thinking and data analytical questions.</w:t>
      </w:r>
      <w:r w:rsidR="00653EFA">
        <w:br w:type="page"/>
      </w:r>
    </w:p>
    <w:p w14:paraId="3FFB2BD0" w14:textId="7E62D17C" w:rsidR="005759C6" w:rsidRPr="00FF3C41" w:rsidRDefault="005759C6" w:rsidP="00FF3C41">
      <w:pPr>
        <w:pStyle w:val="Heading1"/>
      </w:pPr>
      <w:bookmarkStart w:id="2" w:name="_Toc178594241"/>
      <w:r w:rsidRPr="00FF3C41">
        <w:lastRenderedPageBreak/>
        <w:t>Question 1 Report:</w:t>
      </w:r>
      <w:bookmarkEnd w:id="2"/>
    </w:p>
    <w:p w14:paraId="0A73386D" w14:textId="5B7FDBE6" w:rsidR="00D93B0B" w:rsidRPr="00FF3C41" w:rsidRDefault="00D93B0B" w:rsidP="00FF3C41">
      <w:pPr>
        <w:pStyle w:val="Heading2"/>
      </w:pPr>
      <w:bookmarkStart w:id="3" w:name="_Toc178594242"/>
      <w:r w:rsidRPr="00FF3C41">
        <w:t>Methodology</w:t>
      </w:r>
      <w:bookmarkEnd w:id="3"/>
    </w:p>
    <w:p w14:paraId="53DE90D7" w14:textId="77777777" w:rsidR="00303467" w:rsidRDefault="00091847" w:rsidP="008512F1">
      <w:pPr>
        <w:pStyle w:val="Normal-Reports"/>
        <w:ind w:left="360"/>
        <w:jc w:val="both"/>
      </w:pPr>
      <w:r>
        <w:t>To find out if the distribution might have a mean of 7725kJ using a t-test,</w:t>
      </w:r>
      <w:r w:rsidR="001868C8">
        <w:t xml:space="preserve"> </w:t>
      </w:r>
      <w:bookmarkStart w:id="4" w:name="_Hlk178531361"/>
      <w:r w:rsidR="001868C8">
        <w:t xml:space="preserve">a null and alternative hypothesis </w:t>
      </w:r>
      <w:r w:rsidR="00303467">
        <w:t xml:space="preserve">should be </w:t>
      </w:r>
      <w:r w:rsidR="001868C8">
        <w:t xml:space="preserve">defined. </w:t>
      </w:r>
    </w:p>
    <w:p w14:paraId="45C36B79" w14:textId="2B73A16D" w:rsidR="00303467" w:rsidRPr="008512F1" w:rsidRDefault="00303467" w:rsidP="008512F1">
      <w:pPr>
        <w:pStyle w:val="Normal-Reports"/>
        <w:ind w:left="360"/>
        <w:jc w:val="both"/>
        <w:rPr>
          <w:b/>
          <w:bCs/>
        </w:rPr>
      </w:pPr>
      <w:r w:rsidRPr="008512F1">
        <w:rPr>
          <w:b/>
          <w:bCs/>
        </w:rPr>
        <w:t>Hypothesis Definition:</w:t>
      </w:r>
    </w:p>
    <w:p w14:paraId="28268ACD" w14:textId="77777777" w:rsidR="00303467" w:rsidRDefault="00303467" w:rsidP="008512F1">
      <w:pPr>
        <w:pStyle w:val="Normal-Reports"/>
        <w:ind w:left="360"/>
        <w:jc w:val="both"/>
      </w:pPr>
      <w:r w:rsidRPr="008512F1">
        <w:rPr>
          <w:b/>
          <w:bCs/>
        </w:rPr>
        <w:t>N</w:t>
      </w:r>
      <w:r w:rsidR="001868C8" w:rsidRPr="008512F1">
        <w:rPr>
          <w:b/>
          <w:bCs/>
        </w:rPr>
        <w:t>ull hypothesis</w:t>
      </w:r>
      <w:r w:rsidRPr="008512F1">
        <w:rPr>
          <w:b/>
          <w:bCs/>
        </w:rPr>
        <w:t xml:space="preserve"> (H0):</w:t>
      </w:r>
      <w:r w:rsidR="001868C8">
        <w:t xml:space="preserve"> </w:t>
      </w:r>
      <w:r>
        <w:t>T</w:t>
      </w:r>
      <w:r w:rsidR="00406C3B">
        <w:t xml:space="preserve">he women’s energy intake does not deviate systematically from a recommended value. </w:t>
      </w:r>
    </w:p>
    <w:p w14:paraId="09731D00" w14:textId="5302D26B" w:rsidR="00303467" w:rsidRDefault="00303467" w:rsidP="008512F1">
      <w:pPr>
        <w:pStyle w:val="Normal-Reports"/>
        <w:ind w:left="360"/>
        <w:jc w:val="both"/>
      </w:pPr>
      <w:r w:rsidRPr="008512F1">
        <w:rPr>
          <w:b/>
          <w:bCs/>
        </w:rPr>
        <w:t>A</w:t>
      </w:r>
      <w:r w:rsidR="00406C3B" w:rsidRPr="008512F1">
        <w:rPr>
          <w:b/>
          <w:bCs/>
        </w:rPr>
        <w:t>lternative hypothesis</w:t>
      </w:r>
      <w:r w:rsidRPr="008512F1">
        <w:rPr>
          <w:b/>
          <w:bCs/>
        </w:rPr>
        <w:t xml:space="preserve"> (H1):</w:t>
      </w:r>
      <w:r>
        <w:t xml:space="preserve"> T</w:t>
      </w:r>
      <w:r w:rsidR="00406C3B">
        <w:t xml:space="preserve">he women’s energy </w:t>
      </w:r>
      <w:r w:rsidR="00635BF7">
        <w:t xml:space="preserve">intake </w:t>
      </w:r>
      <w:r w:rsidR="00406C3B">
        <w:t xml:space="preserve">deviates systematically (either greater or less than the recommended value). </w:t>
      </w:r>
    </w:p>
    <w:p w14:paraId="6F088386" w14:textId="11411945" w:rsidR="00531625" w:rsidRDefault="00406C3B" w:rsidP="008512F1">
      <w:pPr>
        <w:pStyle w:val="Normal-Reports"/>
        <w:ind w:left="360"/>
        <w:jc w:val="both"/>
      </w:pPr>
      <w:r>
        <w:t xml:space="preserve">Thus, </w:t>
      </w:r>
      <w:r w:rsidR="001A6DFC">
        <w:t xml:space="preserve">a </w:t>
      </w:r>
      <w:r w:rsidR="00531625">
        <w:t xml:space="preserve">two-tailed test is appropriate since the alternative hypothesis is </w:t>
      </w:r>
      <w:r w:rsidR="006C19D8">
        <w:t>whether</w:t>
      </w:r>
      <w:r w:rsidR="00531625">
        <w:t xml:space="preserve"> the women’s energy intake is not equal to 7725KJ.</w:t>
      </w:r>
    </w:p>
    <w:bookmarkEnd w:id="4"/>
    <w:p w14:paraId="4F128033" w14:textId="51BB81FA" w:rsidR="00D93B0B" w:rsidRDefault="000E2458" w:rsidP="008512F1">
      <w:pPr>
        <w:pStyle w:val="Normal-Reports"/>
        <w:ind w:left="360"/>
        <w:jc w:val="both"/>
      </w:pPr>
      <w:r>
        <w:t>Calculating the sample mean, sample standard deviation, standard error of the mean (SEM), t-statistic, degrees of freedom and p-value</w:t>
      </w:r>
      <w:r w:rsidR="00046A16">
        <w:t>.</w:t>
      </w:r>
    </w:p>
    <w:p w14:paraId="2850264B" w14:textId="77777777" w:rsidR="008512F1" w:rsidRPr="00B60873" w:rsidRDefault="008512F1" w:rsidP="008512F1">
      <w:pPr>
        <w:pStyle w:val="Normal-Reports"/>
        <w:ind w:left="360"/>
        <w:jc w:val="both"/>
      </w:pPr>
    </w:p>
    <w:p w14:paraId="13C87FD7" w14:textId="77777777" w:rsidR="005759C6" w:rsidRPr="008512F1" w:rsidRDefault="00D93B0B" w:rsidP="008512F1">
      <w:pPr>
        <w:pStyle w:val="Normal-Reports"/>
        <w:ind w:left="360"/>
        <w:jc w:val="both"/>
      </w:pPr>
      <w:r w:rsidRPr="008512F1">
        <w:t xml:space="preserve">Approach: </w:t>
      </w:r>
    </w:p>
    <w:p w14:paraId="4ADA5627" w14:textId="238DB5BD" w:rsidR="007E1EBE" w:rsidRDefault="002103B9" w:rsidP="008512F1">
      <w:pPr>
        <w:pStyle w:val="Normal-Reports"/>
        <w:numPr>
          <w:ilvl w:val="0"/>
          <w:numId w:val="32"/>
        </w:numPr>
        <w:jc w:val="both"/>
      </w:pPr>
      <w:r>
        <w:t>Store the Daily energy intake values</w:t>
      </w:r>
      <w:r w:rsidR="007E1EBE">
        <w:t>.</w:t>
      </w:r>
    </w:p>
    <w:p w14:paraId="04D080DA" w14:textId="532D8289" w:rsidR="007E1EBE" w:rsidRDefault="002103B9" w:rsidP="008512F1">
      <w:pPr>
        <w:pStyle w:val="Normal-Reports"/>
        <w:numPr>
          <w:ilvl w:val="0"/>
          <w:numId w:val="32"/>
        </w:numPr>
        <w:jc w:val="both"/>
      </w:pPr>
      <w:r>
        <w:t>Define the hypothesized mean and significance level (alpha level)</w:t>
      </w:r>
      <w:r w:rsidR="009C1B4D">
        <w:t>.</w:t>
      </w:r>
    </w:p>
    <w:p w14:paraId="09FCA7FA" w14:textId="151CCEC1" w:rsidR="009C1B4D" w:rsidRDefault="002103B9" w:rsidP="008512F1">
      <w:pPr>
        <w:pStyle w:val="Normal-Reports"/>
        <w:numPr>
          <w:ilvl w:val="0"/>
          <w:numId w:val="32"/>
        </w:numPr>
        <w:jc w:val="both"/>
      </w:pPr>
      <w:r>
        <w:t>Calculate the sample mean</w:t>
      </w:r>
      <w:r w:rsidR="009C1B4D">
        <w:t>.</w:t>
      </w:r>
    </w:p>
    <w:p w14:paraId="32955C40" w14:textId="315492CB" w:rsidR="002103B9" w:rsidRDefault="002103B9" w:rsidP="008512F1">
      <w:pPr>
        <w:pStyle w:val="Normal-Reports"/>
        <w:numPr>
          <w:ilvl w:val="0"/>
          <w:numId w:val="32"/>
        </w:numPr>
        <w:jc w:val="both"/>
      </w:pPr>
      <w:r>
        <w:t>Define the population mean (in this case, it’s the same as sample mean).</w:t>
      </w:r>
    </w:p>
    <w:p w14:paraId="163174DC" w14:textId="31D6ECF9" w:rsidR="005759C6" w:rsidRDefault="002103B9" w:rsidP="008512F1">
      <w:pPr>
        <w:pStyle w:val="Normal-Reports"/>
        <w:numPr>
          <w:ilvl w:val="0"/>
          <w:numId w:val="32"/>
        </w:numPr>
        <w:jc w:val="both"/>
      </w:pPr>
      <w:r>
        <w:t>Calculate the standard deviation, degree of freedom, sample standard deviation, standard error of mean (SEM).</w:t>
      </w:r>
    </w:p>
    <w:p w14:paraId="58BAC9F3" w14:textId="5528DC82" w:rsidR="002103B9" w:rsidRDefault="002103B9" w:rsidP="008512F1">
      <w:pPr>
        <w:pStyle w:val="Normal-Reports"/>
        <w:numPr>
          <w:ilvl w:val="0"/>
          <w:numId w:val="32"/>
        </w:numPr>
        <w:jc w:val="both"/>
      </w:pPr>
      <w:r>
        <w:t xml:space="preserve">Calculate the t-statistic utilizing the </w:t>
      </w:r>
      <w:r w:rsidR="009E6CF0">
        <w:t xml:space="preserve">ttest_1samp function of the stats module of </w:t>
      </w:r>
      <w:proofErr w:type="spellStart"/>
      <w:r w:rsidR="009E6CF0">
        <w:t>scipy</w:t>
      </w:r>
      <w:proofErr w:type="spellEnd"/>
      <w:r w:rsidR="009E6CF0">
        <w:t xml:space="preserve"> library.</w:t>
      </w:r>
    </w:p>
    <w:p w14:paraId="1F6372F5" w14:textId="77777777" w:rsidR="00D93B0B" w:rsidRDefault="00D93B0B" w:rsidP="009E6CF0">
      <w:pPr>
        <w:rPr>
          <w:b/>
          <w:bCs/>
          <w:sz w:val="28"/>
          <w:szCs w:val="28"/>
        </w:rPr>
      </w:pPr>
    </w:p>
    <w:p w14:paraId="4D86828C" w14:textId="112FC439" w:rsidR="00CE2FBA" w:rsidRPr="00FE10B8" w:rsidRDefault="00CE2FBA" w:rsidP="00FF3C41">
      <w:pPr>
        <w:pStyle w:val="Heading2"/>
      </w:pPr>
      <w:bookmarkStart w:id="5" w:name="_Toc178594243"/>
      <w:r w:rsidRPr="00FE10B8">
        <w:t>Results</w:t>
      </w:r>
      <w:bookmarkEnd w:id="5"/>
    </w:p>
    <w:p w14:paraId="3A71F693" w14:textId="0BAF393E" w:rsidR="00591F46" w:rsidRDefault="009E6CF0" w:rsidP="00AF2D89">
      <w:pPr>
        <w:pStyle w:val="Normal-Reports"/>
        <w:ind w:left="360"/>
        <w:jc w:val="both"/>
      </w:pPr>
      <w:r>
        <w:t>Six values representing the sample mean, sample standard deviation, standard error of the mean (SEM), t-statistic, degrees of freedom and p-value.</w:t>
      </w:r>
    </w:p>
    <w:p w14:paraId="66B87C25" w14:textId="0255C2F8" w:rsidR="003B4DEE" w:rsidRDefault="00411E8F" w:rsidP="00242409">
      <w:pPr>
        <w:jc w:val="center"/>
        <w:rPr>
          <w:sz w:val="28"/>
          <w:szCs w:val="28"/>
        </w:rPr>
      </w:pPr>
      <w:r w:rsidRPr="00411E8F">
        <w:rPr>
          <w:noProof/>
          <w:sz w:val="28"/>
          <w:szCs w:val="28"/>
        </w:rPr>
        <w:lastRenderedPageBreak/>
        <w:drawing>
          <wp:inline distT="0" distB="0" distL="0" distR="0" wp14:anchorId="2F2542F7" wp14:editId="5E66861C">
            <wp:extent cx="5943600" cy="1256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256030"/>
                    </a:xfrm>
                    <a:prstGeom prst="rect">
                      <a:avLst/>
                    </a:prstGeom>
                  </pic:spPr>
                </pic:pic>
              </a:graphicData>
            </a:graphic>
          </wp:inline>
        </w:drawing>
      </w:r>
    </w:p>
    <w:p w14:paraId="52FB3FFF" w14:textId="7EA1956C" w:rsidR="009E6CF0" w:rsidRPr="009E6CF0" w:rsidRDefault="009E6CF0" w:rsidP="00242409">
      <w:pPr>
        <w:jc w:val="center"/>
        <w:rPr>
          <w:i/>
          <w:iCs/>
        </w:rPr>
      </w:pPr>
      <w:r w:rsidRPr="009E6CF0">
        <w:rPr>
          <w:i/>
          <w:iCs/>
        </w:rPr>
        <w:t>Six numbers representing the sample mean, sample standard deviation, standard error of the mean (SEM), t-statistic, degrees of freedom and p-value.</w:t>
      </w:r>
    </w:p>
    <w:p w14:paraId="25DCC7B9" w14:textId="67AC2B05" w:rsidR="009E6CF0" w:rsidRPr="00C43050" w:rsidRDefault="009E6CF0" w:rsidP="009E6CF0">
      <w:pPr>
        <w:jc w:val="center"/>
        <w:rPr>
          <w:i/>
          <w:iCs/>
        </w:rPr>
      </w:pPr>
    </w:p>
    <w:p w14:paraId="0C0928DC" w14:textId="22671622" w:rsidR="001A642E" w:rsidRDefault="00986D70" w:rsidP="00A6455C">
      <w:pPr>
        <w:pStyle w:val="Normal-Reports"/>
        <w:ind w:left="720"/>
        <w:jc w:val="both"/>
      </w:pPr>
      <w:r>
        <w:t>Null Hypothesis rejection status:</w:t>
      </w:r>
    </w:p>
    <w:p w14:paraId="6335DBCA" w14:textId="54A82EF3" w:rsidR="008B1AD5" w:rsidRDefault="008B1AD5" w:rsidP="00A6455C">
      <w:pPr>
        <w:pStyle w:val="Normal-Reports"/>
        <w:ind w:left="720"/>
        <w:jc w:val="both"/>
      </w:pPr>
      <w:r>
        <w:t>After performing the t-test, the t-statistic and p-value is calculated. The p-value obtained from the test is less than the significance level, so the null hypothesis is rejected.</w:t>
      </w:r>
    </w:p>
    <w:p w14:paraId="3ED7D0AB" w14:textId="0814DFBC" w:rsidR="008B1AD5" w:rsidRDefault="008B1AD5" w:rsidP="00A6455C">
      <w:pPr>
        <w:pStyle w:val="Normal-Reports"/>
        <w:ind w:left="720"/>
        <w:jc w:val="both"/>
      </w:pPr>
      <w:r>
        <w:t>By rejecting the null hypothesis, a conclusion is made that there is statistically significant evidence to support the claim that the women’s energy intake deviates systematically from the recommended value of 7725kJ.</w:t>
      </w:r>
    </w:p>
    <w:p w14:paraId="176A74BF" w14:textId="77777777" w:rsidR="00986D70" w:rsidRPr="00FF01EF" w:rsidRDefault="00986D70" w:rsidP="00FF01EF">
      <w:pPr>
        <w:rPr>
          <w:sz w:val="28"/>
          <w:szCs w:val="28"/>
        </w:rPr>
      </w:pPr>
    </w:p>
    <w:p w14:paraId="3F0737AA" w14:textId="77777777" w:rsidR="001A642E" w:rsidRDefault="00DF3F88" w:rsidP="004B1B1D">
      <w:pPr>
        <w:pStyle w:val="Heading2"/>
      </w:pPr>
      <w:bookmarkStart w:id="6" w:name="_Toc178594244"/>
      <w:r w:rsidRPr="00FE10B8">
        <w:t>Analysis and Insights</w:t>
      </w:r>
      <w:bookmarkEnd w:id="6"/>
    </w:p>
    <w:p w14:paraId="3FD45382" w14:textId="07CED0C0" w:rsidR="00762382" w:rsidRDefault="00762382" w:rsidP="00762382">
      <w:pPr>
        <w:pStyle w:val="Report-ParagraphSubtitle"/>
      </w:pPr>
      <w:r>
        <w:t>Statistical Test</w:t>
      </w:r>
    </w:p>
    <w:p w14:paraId="2D8BFE9C" w14:textId="77777777" w:rsidR="00AC06F6" w:rsidRDefault="00762382" w:rsidP="00AC06F6">
      <w:pPr>
        <w:pStyle w:val="Report-ParagraphListing"/>
      </w:pPr>
      <w:r>
        <w:t>A two-tailed test is appropriate since the alternative hypothesis is whether the women’s energy intake is not equal to 7725KJ.</w:t>
      </w:r>
    </w:p>
    <w:p w14:paraId="27CD6AAE" w14:textId="26D752B0" w:rsidR="00762382" w:rsidRDefault="00AC06F6" w:rsidP="00AC06F6">
      <w:pPr>
        <w:pStyle w:val="Report-ParagraphSubtitle"/>
      </w:pPr>
      <w:r>
        <w:t>Null hypothesis rejection</w:t>
      </w:r>
    </w:p>
    <w:p w14:paraId="1CD3B438" w14:textId="2EE56E06" w:rsidR="00456CC2" w:rsidRDefault="00456CC2" w:rsidP="00456CC2">
      <w:pPr>
        <w:pStyle w:val="Report-ParagraphListing"/>
      </w:pPr>
      <w:r>
        <w:t>The p-value obtained from the test is less than the significance level, so the null hypothesis was rejected.</w:t>
      </w:r>
    </w:p>
    <w:p w14:paraId="78F89F56" w14:textId="24F79C37" w:rsidR="00510697" w:rsidRDefault="008B1AD5" w:rsidP="00762382">
      <w:pPr>
        <w:pStyle w:val="Report-ParagraphListing"/>
      </w:pPr>
      <w:r>
        <w:t>Rejecting the null hypothesis indicates significant evidence that supports the idea that women’s energy intake</w:t>
      </w:r>
      <w:r w:rsidR="00635BF7">
        <w:t xml:space="preserve"> systematically deviates from the recommended value of 7725kJ.</w:t>
      </w:r>
      <w:r w:rsidR="00510697">
        <w:tab/>
      </w:r>
    </w:p>
    <w:p w14:paraId="5ED07F41" w14:textId="16DD8C29" w:rsidR="00F24C51" w:rsidRDefault="00F24C51" w:rsidP="00F24C51">
      <w:pPr>
        <w:pStyle w:val="Report-ParagraphSubtitle"/>
      </w:pPr>
      <w:r>
        <w:t>Insights</w:t>
      </w:r>
    </w:p>
    <w:p w14:paraId="3C927B4C" w14:textId="7CFDA583" w:rsidR="00635BF7" w:rsidRPr="004C2DBC" w:rsidRDefault="00635BF7" w:rsidP="00F24C51">
      <w:pPr>
        <w:pStyle w:val="Report-ParagraphListing"/>
      </w:pPr>
      <w:r>
        <w:t xml:space="preserve">The results highlight the necessity for targeted nutritional interventions aimed at addressing women’s energy intake. One way could be by holding/advocating for </w:t>
      </w:r>
      <w:r>
        <w:lastRenderedPageBreak/>
        <w:t>public health campaigns focusing on educating women about balanced diets along with suitable portion sizes to help them effectively meet their energy requirements.</w:t>
      </w:r>
      <w:r w:rsidR="00D00DAA">
        <w:t xml:space="preserve"> These public health initiatives aimed at enhancing nutritional outcomes could help promote healthier eating habits.</w:t>
      </w:r>
    </w:p>
    <w:p w14:paraId="239BFAC6" w14:textId="77777777" w:rsidR="00C157DD" w:rsidRDefault="00C157DD">
      <w:pPr>
        <w:rPr>
          <w:sz w:val="28"/>
          <w:szCs w:val="28"/>
        </w:rPr>
      </w:pPr>
      <w:r>
        <w:rPr>
          <w:sz w:val="28"/>
          <w:szCs w:val="28"/>
        </w:rPr>
        <w:br w:type="page"/>
      </w:r>
    </w:p>
    <w:p w14:paraId="05DA5F71" w14:textId="01E396C0" w:rsidR="00851AA2" w:rsidRDefault="00851AA2" w:rsidP="004B1B1D">
      <w:pPr>
        <w:pStyle w:val="Heading1"/>
      </w:pPr>
      <w:bookmarkStart w:id="7" w:name="_Hlk176129094"/>
      <w:bookmarkStart w:id="8" w:name="_Toc178594245"/>
      <w:r w:rsidRPr="005759C6">
        <w:lastRenderedPageBreak/>
        <w:t xml:space="preserve">Question </w:t>
      </w:r>
      <w:r w:rsidR="00972E8E">
        <w:t>2</w:t>
      </w:r>
      <w:r w:rsidRPr="005759C6">
        <w:t xml:space="preserve"> Report:</w:t>
      </w:r>
      <w:bookmarkEnd w:id="8"/>
    </w:p>
    <w:p w14:paraId="06F7F2EA" w14:textId="217B45C1" w:rsidR="00E40587" w:rsidRPr="003E2CA1" w:rsidRDefault="00E40587" w:rsidP="004B1B1D">
      <w:pPr>
        <w:pStyle w:val="Heading2"/>
      </w:pPr>
      <w:bookmarkStart w:id="9" w:name="_Toc178594246"/>
      <w:r w:rsidRPr="003E2CA1">
        <w:t>Methodology</w:t>
      </w:r>
      <w:bookmarkEnd w:id="9"/>
    </w:p>
    <w:p w14:paraId="712EA14B" w14:textId="7BC64359" w:rsidR="00E40587" w:rsidRDefault="00790E7D" w:rsidP="00A6455C">
      <w:pPr>
        <w:pStyle w:val="Normal-Reports"/>
        <w:ind w:left="360"/>
        <w:jc w:val="both"/>
      </w:pPr>
      <w:r>
        <w:t xml:space="preserve">Finding out the kind of significance of 74 versus 57. </w:t>
      </w:r>
    </w:p>
    <w:p w14:paraId="4FDF4445" w14:textId="3AB91AD2" w:rsidR="00BE73D1" w:rsidRDefault="0092584B" w:rsidP="00A15BF5">
      <w:pPr>
        <w:pStyle w:val="Normal-Reports"/>
        <w:ind w:left="720"/>
        <w:jc w:val="both"/>
      </w:pPr>
      <w:r>
        <w:t>To</w:t>
      </w:r>
      <w:r w:rsidR="00790E7D">
        <w:t xml:space="preserve"> find out the whether the difference of 17 points between the two mean scores.</w:t>
      </w:r>
      <w:r w:rsidR="00BE73D1">
        <w:t xml:space="preserve"> A statistical approach would be appropriate to find out the implications of this comparison. Typically, a hypothesis test should be conducted. </w:t>
      </w:r>
    </w:p>
    <w:p w14:paraId="2C1CD833" w14:textId="10315474" w:rsidR="00BE73D1" w:rsidRPr="00BE73D1" w:rsidRDefault="00BE73D1" w:rsidP="00A15BF5">
      <w:pPr>
        <w:pStyle w:val="Normal-Reports"/>
        <w:ind w:left="720"/>
        <w:jc w:val="both"/>
      </w:pPr>
      <w:r>
        <w:t>A</w:t>
      </w:r>
      <w:r w:rsidRPr="00BE73D1">
        <w:t xml:space="preserve"> null and alternative hypothesis should be defined. </w:t>
      </w:r>
    </w:p>
    <w:p w14:paraId="699EFA43" w14:textId="77777777" w:rsidR="00BE73D1" w:rsidRPr="00332D6F" w:rsidRDefault="00BE73D1" w:rsidP="00A15BF5">
      <w:pPr>
        <w:pStyle w:val="Normal-Reports"/>
        <w:ind w:left="720"/>
        <w:jc w:val="both"/>
        <w:rPr>
          <w:b/>
          <w:bCs/>
        </w:rPr>
      </w:pPr>
      <w:r w:rsidRPr="00332D6F">
        <w:rPr>
          <w:b/>
          <w:bCs/>
        </w:rPr>
        <w:t>Hypothesis Definition:</w:t>
      </w:r>
    </w:p>
    <w:p w14:paraId="12F3BF19" w14:textId="4691E10F" w:rsidR="00BE73D1" w:rsidRPr="00BE73D1" w:rsidRDefault="00BE73D1" w:rsidP="00A15BF5">
      <w:pPr>
        <w:pStyle w:val="Normal-Reports"/>
        <w:ind w:left="720"/>
        <w:jc w:val="both"/>
      </w:pPr>
      <w:r w:rsidRPr="00332D6F">
        <w:rPr>
          <w:b/>
          <w:bCs/>
        </w:rPr>
        <w:t>Null hypothesis (H0):</w:t>
      </w:r>
      <w:r w:rsidRPr="00BE73D1">
        <w:t xml:space="preserve"> </w:t>
      </w:r>
      <w:r>
        <w:t>There’s no significant difference between the GOES scores of Ireland and Elsewhere.</w:t>
      </w:r>
    </w:p>
    <w:p w14:paraId="2BF6E4FF" w14:textId="49BE6667" w:rsidR="00BE73D1" w:rsidRPr="00BE73D1" w:rsidRDefault="00BE73D1" w:rsidP="00A15BF5">
      <w:pPr>
        <w:pStyle w:val="Normal-Reports"/>
        <w:ind w:left="720"/>
        <w:jc w:val="both"/>
      </w:pPr>
      <w:r w:rsidRPr="00332D6F">
        <w:rPr>
          <w:b/>
          <w:bCs/>
        </w:rPr>
        <w:t>Alternative hypothesis (H1):</w:t>
      </w:r>
      <w:r w:rsidRPr="00BE73D1">
        <w:t xml:space="preserve"> </w:t>
      </w:r>
      <w:r>
        <w:t>The GOES score in Ireland is significantly higher than that in the Elsewhere group.</w:t>
      </w:r>
    </w:p>
    <w:p w14:paraId="2DBA1478" w14:textId="388DF9E2" w:rsidR="005A794A" w:rsidRDefault="005A794A" w:rsidP="00A15BF5">
      <w:pPr>
        <w:pStyle w:val="Normal-Reports"/>
        <w:ind w:left="720"/>
        <w:jc w:val="both"/>
      </w:pPr>
      <w:r>
        <w:t xml:space="preserve">Since, the alternative hypothesis expresses interest in whether the score in Ireland is greater than that derived from the group Elsewhere, a one tailed t-test would be appropriate.  </w:t>
      </w:r>
    </w:p>
    <w:p w14:paraId="674B061F" w14:textId="448C696A" w:rsidR="005A794A" w:rsidRPr="00176AD4" w:rsidRDefault="005A794A" w:rsidP="00A15BF5">
      <w:pPr>
        <w:pStyle w:val="Normal-Reports"/>
        <w:ind w:left="720"/>
        <w:jc w:val="both"/>
      </w:pPr>
      <w:r>
        <w:t>We can then proceed to calculate the t-statistic.</w:t>
      </w:r>
    </w:p>
    <w:p w14:paraId="24EEB37B" w14:textId="77777777" w:rsidR="00E40587" w:rsidRPr="00BF73DE" w:rsidRDefault="00E40587" w:rsidP="00A80696">
      <w:pPr>
        <w:pStyle w:val="Normal-Reports"/>
        <w:ind w:left="360"/>
      </w:pPr>
      <w:r w:rsidRPr="00BF73DE">
        <w:t xml:space="preserve">Approach: </w:t>
      </w:r>
    </w:p>
    <w:p w14:paraId="5D11F025" w14:textId="4BA187F4" w:rsidR="007508D9" w:rsidRDefault="007508D9" w:rsidP="00694D4C">
      <w:pPr>
        <w:pStyle w:val="Normal-Reports"/>
        <w:numPr>
          <w:ilvl w:val="0"/>
          <w:numId w:val="33"/>
        </w:numPr>
        <w:spacing w:after="0"/>
        <w:jc w:val="both"/>
      </w:pPr>
      <w:r>
        <w:t>Store the results of the GOES scores in variables.</w:t>
      </w:r>
    </w:p>
    <w:p w14:paraId="64E6A00A" w14:textId="6DA48F14" w:rsidR="00BE73D1" w:rsidRDefault="00BE73D1" w:rsidP="00694D4C">
      <w:pPr>
        <w:pStyle w:val="Normal-Reports"/>
        <w:numPr>
          <w:ilvl w:val="0"/>
          <w:numId w:val="33"/>
        </w:numPr>
        <w:spacing w:after="0"/>
        <w:jc w:val="both"/>
      </w:pPr>
      <w:r>
        <w:t>Define the hypothesized mean and significance level (alpha level).</w:t>
      </w:r>
    </w:p>
    <w:p w14:paraId="7E8514ED" w14:textId="33BC5E3C" w:rsidR="00257BB7" w:rsidRDefault="007508D9" w:rsidP="00694D4C">
      <w:pPr>
        <w:pStyle w:val="Normal-Reports"/>
        <w:numPr>
          <w:ilvl w:val="0"/>
          <w:numId w:val="33"/>
        </w:numPr>
        <w:spacing w:after="0"/>
        <w:jc w:val="both"/>
      </w:pPr>
      <w:r>
        <w:t>Use the pooled standard deviation formula to get the standard deviation. This is necessary for the t-test later.</w:t>
      </w:r>
    </w:p>
    <w:p w14:paraId="602A2013" w14:textId="14B9FF90" w:rsidR="00E40587" w:rsidRDefault="007508D9" w:rsidP="00694D4C">
      <w:pPr>
        <w:pStyle w:val="Normal-Reports"/>
        <w:numPr>
          <w:ilvl w:val="0"/>
          <w:numId w:val="33"/>
        </w:numPr>
        <w:spacing w:after="0"/>
        <w:jc w:val="both"/>
      </w:pPr>
      <w:r>
        <w:t>Calculate the t-statistic using the one sample t-test.</w:t>
      </w:r>
    </w:p>
    <w:p w14:paraId="37F119D7" w14:textId="77777777" w:rsidR="007508D9" w:rsidRDefault="007508D9" w:rsidP="00694D4C">
      <w:pPr>
        <w:pStyle w:val="Normal-Reports"/>
        <w:numPr>
          <w:ilvl w:val="0"/>
          <w:numId w:val="33"/>
        </w:numPr>
        <w:spacing w:after="0"/>
        <w:jc w:val="both"/>
      </w:pPr>
      <w:r>
        <w:t>Calculate the degree of freedom.</w:t>
      </w:r>
    </w:p>
    <w:p w14:paraId="134C219D" w14:textId="05B1F04B" w:rsidR="00257BB7" w:rsidRPr="00257BB7" w:rsidRDefault="007508D9" w:rsidP="00694D4C">
      <w:pPr>
        <w:pStyle w:val="Normal-Reports"/>
        <w:numPr>
          <w:ilvl w:val="0"/>
          <w:numId w:val="33"/>
        </w:numPr>
        <w:spacing w:after="0"/>
        <w:jc w:val="both"/>
      </w:pPr>
      <w:r>
        <w:t xml:space="preserve">Calculate the p-value using the degree of freedom and the cumulative distribution function from the </w:t>
      </w:r>
      <w:proofErr w:type="spellStart"/>
      <w:r>
        <w:t>scipy</w:t>
      </w:r>
      <w:proofErr w:type="spellEnd"/>
      <w:r>
        <w:t xml:space="preserve"> library.</w:t>
      </w:r>
    </w:p>
    <w:p w14:paraId="38310B4A" w14:textId="77777777" w:rsidR="00666914" w:rsidRDefault="00666914" w:rsidP="00666914">
      <w:pPr>
        <w:pStyle w:val="ListParagraph"/>
        <w:ind w:left="1800"/>
        <w:rPr>
          <w:sz w:val="28"/>
          <w:szCs w:val="28"/>
        </w:rPr>
      </w:pPr>
    </w:p>
    <w:p w14:paraId="44761915" w14:textId="77777777" w:rsidR="00A6455C" w:rsidRDefault="00A6455C" w:rsidP="00666914">
      <w:pPr>
        <w:pStyle w:val="ListParagraph"/>
        <w:ind w:left="1800"/>
        <w:rPr>
          <w:sz w:val="28"/>
          <w:szCs w:val="28"/>
        </w:rPr>
      </w:pPr>
    </w:p>
    <w:p w14:paraId="6AA41EF8" w14:textId="77777777" w:rsidR="00694D4C" w:rsidRDefault="00694D4C" w:rsidP="00666914">
      <w:pPr>
        <w:pStyle w:val="ListParagraph"/>
        <w:ind w:left="1800"/>
        <w:rPr>
          <w:sz w:val="28"/>
          <w:szCs w:val="28"/>
        </w:rPr>
      </w:pPr>
    </w:p>
    <w:p w14:paraId="30D4DBBB" w14:textId="77777777" w:rsidR="00694D4C" w:rsidRPr="00666914" w:rsidRDefault="00694D4C" w:rsidP="00666914">
      <w:pPr>
        <w:pStyle w:val="ListParagraph"/>
        <w:ind w:left="1800"/>
        <w:rPr>
          <w:sz w:val="28"/>
          <w:szCs w:val="28"/>
        </w:rPr>
      </w:pPr>
    </w:p>
    <w:p w14:paraId="70485309" w14:textId="4F55967E" w:rsidR="00E40587" w:rsidRPr="00FE10B8" w:rsidRDefault="00E40587" w:rsidP="004B1B1D">
      <w:pPr>
        <w:pStyle w:val="Heading2"/>
      </w:pPr>
      <w:bookmarkStart w:id="10" w:name="_Toc178594247"/>
      <w:r w:rsidRPr="00FE10B8">
        <w:lastRenderedPageBreak/>
        <w:t>Results</w:t>
      </w:r>
      <w:bookmarkEnd w:id="10"/>
    </w:p>
    <w:p w14:paraId="21A67336" w14:textId="181742D6" w:rsidR="00E40587" w:rsidRDefault="007508D9" w:rsidP="00BA07AD">
      <w:pPr>
        <w:pStyle w:val="NoSpacing"/>
        <w:ind w:firstLine="360"/>
      </w:pPr>
      <w:r>
        <w:t>T-statistic</w:t>
      </w:r>
      <w:r w:rsidR="00571AD9">
        <w:t xml:space="preserve"> and </w:t>
      </w:r>
      <w:r>
        <w:t>p-value</w:t>
      </w:r>
      <w:r w:rsidR="00571AD9">
        <w:t>.</w:t>
      </w:r>
    </w:p>
    <w:p w14:paraId="790281ED" w14:textId="112AFCC3" w:rsidR="00851AA2" w:rsidRDefault="00790E46" w:rsidP="00714BCE">
      <w:pPr>
        <w:jc w:val="center"/>
        <w:rPr>
          <w:sz w:val="28"/>
          <w:szCs w:val="28"/>
        </w:rPr>
      </w:pPr>
      <w:r w:rsidRPr="00790E46">
        <w:rPr>
          <w:noProof/>
          <w:sz w:val="28"/>
          <w:szCs w:val="28"/>
        </w:rPr>
        <w:drawing>
          <wp:inline distT="0" distB="0" distL="0" distR="0" wp14:anchorId="392F86B4" wp14:editId="6F4F7444">
            <wp:extent cx="5449060" cy="1133633"/>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49060" cy="1133633"/>
                    </a:xfrm>
                    <a:prstGeom prst="rect">
                      <a:avLst/>
                    </a:prstGeom>
                  </pic:spPr>
                </pic:pic>
              </a:graphicData>
            </a:graphic>
          </wp:inline>
        </w:drawing>
      </w:r>
    </w:p>
    <w:p w14:paraId="775FAF6F" w14:textId="06E14E0A" w:rsidR="00761343" w:rsidRDefault="00571AD9" w:rsidP="00714BCE">
      <w:pPr>
        <w:jc w:val="center"/>
        <w:rPr>
          <w:i/>
          <w:iCs/>
        </w:rPr>
      </w:pPr>
      <w:r>
        <w:rPr>
          <w:i/>
          <w:iCs/>
        </w:rPr>
        <w:t>T-statistic, p-value and conclusion of null hypothesis.</w:t>
      </w:r>
    </w:p>
    <w:p w14:paraId="149B77BC" w14:textId="77777777" w:rsidR="005852A2" w:rsidRDefault="005852A2" w:rsidP="005852A2">
      <w:pPr>
        <w:pStyle w:val="Normal-Reports"/>
        <w:ind w:left="720"/>
        <w:jc w:val="both"/>
      </w:pPr>
      <w:r>
        <w:t>Null Hypothesis rejection status:</w:t>
      </w:r>
    </w:p>
    <w:p w14:paraId="2B4D214B" w14:textId="77777777" w:rsidR="005852A2" w:rsidRDefault="005852A2" w:rsidP="005852A2">
      <w:pPr>
        <w:pStyle w:val="Normal-Reports"/>
        <w:ind w:left="720"/>
        <w:jc w:val="both"/>
      </w:pPr>
      <w:r>
        <w:t>After performing the t-test, the t-statistic and p-value is calculated. The p-value obtained from the test is less than the significance level, so the null hypothesis is rejected.</w:t>
      </w:r>
    </w:p>
    <w:p w14:paraId="4903045A" w14:textId="4601F50C" w:rsidR="005852A2" w:rsidRDefault="005852A2" w:rsidP="005852A2">
      <w:pPr>
        <w:pStyle w:val="Normal-Reports"/>
        <w:ind w:left="720"/>
        <w:jc w:val="both"/>
      </w:pPr>
      <w:r>
        <w:t>By rejecting the null hypothesis, a conclusion is made that there is statistically significant evidence to support the claim that the GOES score in Ireland is significantly higher than that in the Elsewhere group.</w:t>
      </w:r>
    </w:p>
    <w:p w14:paraId="53A331F1" w14:textId="77777777" w:rsidR="00164A81" w:rsidRPr="00C43050" w:rsidRDefault="00164A81" w:rsidP="00714BCE">
      <w:pPr>
        <w:jc w:val="center"/>
        <w:rPr>
          <w:i/>
          <w:iCs/>
        </w:rPr>
      </w:pPr>
    </w:p>
    <w:p w14:paraId="703F65A5" w14:textId="5B81BEEF" w:rsidR="00851AA2" w:rsidRPr="0065366A" w:rsidRDefault="00851AA2" w:rsidP="004B1B1D">
      <w:pPr>
        <w:pStyle w:val="Heading2"/>
      </w:pPr>
      <w:bookmarkStart w:id="11" w:name="_Toc178594248"/>
      <w:r w:rsidRPr="00FE10B8">
        <w:t>Analysis and Insights</w:t>
      </w:r>
      <w:bookmarkEnd w:id="11"/>
    </w:p>
    <w:p w14:paraId="6EF723E2" w14:textId="789E4D28" w:rsidR="002E10D5" w:rsidRPr="002E10D5" w:rsidRDefault="002E10D5" w:rsidP="00762382">
      <w:pPr>
        <w:pStyle w:val="Report-ParagraphSubtitle"/>
      </w:pPr>
      <w:r>
        <w:t>Statistical Test</w:t>
      </w:r>
    </w:p>
    <w:p w14:paraId="57D7A8EF" w14:textId="3A8EA0F9" w:rsidR="00851AA2" w:rsidRDefault="002E10D5" w:rsidP="00BA07AD">
      <w:pPr>
        <w:pStyle w:val="NoSpacing"/>
        <w:numPr>
          <w:ilvl w:val="0"/>
          <w:numId w:val="34"/>
        </w:numPr>
      </w:pPr>
      <w:r>
        <w:t>A one tailed t-test was appropriate here, since we are specifically interested in whether the score in Ireland is greater than that in the group Elsewhere.</w:t>
      </w:r>
    </w:p>
    <w:p w14:paraId="08F7D227" w14:textId="77777777" w:rsidR="00950B97" w:rsidRDefault="00950B97" w:rsidP="00950B97">
      <w:pPr>
        <w:pStyle w:val="NoSpacing"/>
        <w:ind w:left="1080"/>
      </w:pPr>
    </w:p>
    <w:p w14:paraId="142D7CD8" w14:textId="052C346B" w:rsidR="002E10D5" w:rsidRPr="002E10D5" w:rsidRDefault="005C31E0" w:rsidP="00BA07AD">
      <w:pPr>
        <w:pStyle w:val="NoSpacing"/>
        <w:ind w:left="360"/>
      </w:pPr>
      <w:r>
        <w:t>Statistical Significance</w:t>
      </w:r>
    </w:p>
    <w:p w14:paraId="746FBCFA" w14:textId="77777777" w:rsidR="005C31E0" w:rsidRDefault="005C31E0" w:rsidP="00BA07AD">
      <w:pPr>
        <w:pStyle w:val="NoSpacing"/>
        <w:numPr>
          <w:ilvl w:val="0"/>
          <w:numId w:val="34"/>
        </w:numPr>
      </w:pPr>
      <w:r>
        <w:t xml:space="preserve">The </w:t>
      </w:r>
      <w:bookmarkEnd w:id="7"/>
      <w:r>
        <w:t>p-value form the t-test is observed to be less than the significance level (0.05</w:t>
      </w:r>
      <w:proofErr w:type="gramStart"/>
      <w:r>
        <w:t>)</w:t>
      </w:r>
      <w:proofErr w:type="gramEnd"/>
      <w:r>
        <w:t xml:space="preserve"> so we reject the null hypothesis. This concludes that the difference in scores is statistically significant.</w:t>
      </w:r>
    </w:p>
    <w:p w14:paraId="6E54CFDA" w14:textId="7330C9EC" w:rsidR="005C31E0" w:rsidRDefault="005C31E0" w:rsidP="00BA07AD">
      <w:pPr>
        <w:pStyle w:val="NoSpacing"/>
        <w:numPr>
          <w:ilvl w:val="0"/>
          <w:numId w:val="34"/>
        </w:numPr>
      </w:pPr>
      <w:r>
        <w:t>This means that consumers perceive products or experiences in Ireland more favorably compares to any other locations.</w:t>
      </w:r>
    </w:p>
    <w:p w14:paraId="1B90B0F6" w14:textId="11793D49" w:rsidR="008D67B4" w:rsidRDefault="005C31E0" w:rsidP="00BA07AD">
      <w:pPr>
        <w:pStyle w:val="NoSpacing"/>
        <w:numPr>
          <w:ilvl w:val="0"/>
          <w:numId w:val="34"/>
        </w:numPr>
      </w:pPr>
      <w:r>
        <w:t>This kind of finding</w:t>
      </w:r>
      <w:r w:rsidR="00F11732">
        <w:t xml:space="preserve"> can be used utilized by efficient marketing strategies </w:t>
      </w:r>
      <w:proofErr w:type="spellStart"/>
      <w:r w:rsidR="00F11732">
        <w:t>i.e</w:t>
      </w:r>
      <w:proofErr w:type="spellEnd"/>
      <w:r w:rsidR="00F11732">
        <w:t xml:space="preserve"> marketing campaigns can leverage this perception (Irish products are perceived).</w:t>
      </w:r>
      <w:r w:rsidR="00B0506D" w:rsidRPr="002E10D5">
        <w:br w:type="page"/>
      </w:r>
    </w:p>
    <w:p w14:paraId="4C9999B8" w14:textId="48014E97" w:rsidR="00EA5986" w:rsidRDefault="00EA5986" w:rsidP="00925834">
      <w:pPr>
        <w:pStyle w:val="Heading1"/>
      </w:pPr>
      <w:bookmarkStart w:id="12" w:name="_Toc178594249"/>
      <w:r w:rsidRPr="005759C6">
        <w:lastRenderedPageBreak/>
        <w:t xml:space="preserve">Question </w:t>
      </w:r>
      <w:r>
        <w:t>3</w:t>
      </w:r>
      <w:r w:rsidRPr="005759C6">
        <w:t xml:space="preserve"> Report:</w:t>
      </w:r>
      <w:bookmarkEnd w:id="12"/>
    </w:p>
    <w:p w14:paraId="79978481" w14:textId="7E21E74D" w:rsidR="00EA5986" w:rsidRPr="009278A5" w:rsidRDefault="00EA5986" w:rsidP="00925834">
      <w:pPr>
        <w:pStyle w:val="Heading2"/>
      </w:pPr>
      <w:bookmarkStart w:id="13" w:name="_Toc178594250"/>
      <w:r w:rsidRPr="009278A5">
        <w:t>Methodology</w:t>
      </w:r>
      <w:bookmarkEnd w:id="13"/>
    </w:p>
    <w:p w14:paraId="44C3488B" w14:textId="6E29DF40" w:rsidR="00EA5986" w:rsidRDefault="0008629E" w:rsidP="00BA07AD">
      <w:pPr>
        <w:pStyle w:val="NoSpacing"/>
        <w:ind w:left="360"/>
      </w:pPr>
      <w:r>
        <w:t>Plot graph to aid study the relationship between Fertility Rate, total (births per woman) versus GDP per capita PPP (current international $)</w:t>
      </w:r>
      <w:r w:rsidR="00BA07AD">
        <w:t>.</w:t>
      </w:r>
    </w:p>
    <w:p w14:paraId="1161C0B0" w14:textId="77777777" w:rsidR="00BA07AD" w:rsidRPr="005759C6" w:rsidRDefault="00BA07AD" w:rsidP="00BA07AD">
      <w:pPr>
        <w:pStyle w:val="NoSpacing"/>
        <w:ind w:left="360"/>
      </w:pPr>
    </w:p>
    <w:p w14:paraId="12C2C3C2" w14:textId="77777777" w:rsidR="00EA5986" w:rsidRPr="00D97A2F" w:rsidRDefault="00EA5986" w:rsidP="00BA07AD">
      <w:pPr>
        <w:pStyle w:val="NoSpacing"/>
        <w:ind w:left="360"/>
      </w:pPr>
      <w:r w:rsidRPr="00D97A2F">
        <w:t xml:space="preserve">Approach: </w:t>
      </w:r>
    </w:p>
    <w:p w14:paraId="2C25FF00" w14:textId="0AFFFE5A" w:rsidR="00B0506D" w:rsidRDefault="00B0506D" w:rsidP="00BA07AD">
      <w:pPr>
        <w:pStyle w:val="NoSpacing"/>
        <w:numPr>
          <w:ilvl w:val="0"/>
          <w:numId w:val="35"/>
        </w:numPr>
      </w:pPr>
      <w:r>
        <w:t>Download data for “</w:t>
      </w:r>
      <w:r w:rsidR="0008629E">
        <w:t>Fertility Rate, total (births per women)</w:t>
      </w:r>
      <w:r>
        <w:t>” and “</w:t>
      </w:r>
      <w:r w:rsidR="00965C5E">
        <w:t>GDP per capita PPP (current international $)</w:t>
      </w:r>
      <w:r>
        <w:t>”.</w:t>
      </w:r>
    </w:p>
    <w:p w14:paraId="48B480BC" w14:textId="77777777" w:rsidR="00B0506D" w:rsidRDefault="00B0506D" w:rsidP="00BA07AD">
      <w:pPr>
        <w:pStyle w:val="NoSpacing"/>
        <w:numPr>
          <w:ilvl w:val="0"/>
          <w:numId w:val="35"/>
        </w:numPr>
      </w:pPr>
      <w:r>
        <w:t>Clean the data and filter the data frames.</w:t>
      </w:r>
    </w:p>
    <w:p w14:paraId="4FBB8F0D" w14:textId="72F70E78" w:rsidR="00B0506D" w:rsidRDefault="00B0506D" w:rsidP="00BA07AD">
      <w:pPr>
        <w:pStyle w:val="NoSpacing"/>
        <w:numPr>
          <w:ilvl w:val="0"/>
          <w:numId w:val="35"/>
        </w:numPr>
      </w:pPr>
      <w:r>
        <w:t xml:space="preserve">Melt the data frames to long format (show the years as </w:t>
      </w:r>
      <w:r w:rsidR="002F7518">
        <w:t xml:space="preserve">a single </w:t>
      </w:r>
      <w:r>
        <w:t>column).</w:t>
      </w:r>
    </w:p>
    <w:p w14:paraId="7A80448D" w14:textId="02291879" w:rsidR="00965C5E" w:rsidRDefault="00965C5E" w:rsidP="00BA07AD">
      <w:pPr>
        <w:pStyle w:val="NoSpacing"/>
        <w:numPr>
          <w:ilvl w:val="0"/>
          <w:numId w:val="35"/>
        </w:numPr>
      </w:pPr>
      <w:r>
        <w:t>Filter data to year 2013.</w:t>
      </w:r>
    </w:p>
    <w:p w14:paraId="696BCEFF" w14:textId="605F3E6F" w:rsidR="00B0506D" w:rsidRDefault="00965C5E" w:rsidP="00BA07AD">
      <w:pPr>
        <w:pStyle w:val="NoSpacing"/>
        <w:numPr>
          <w:ilvl w:val="0"/>
          <w:numId w:val="35"/>
        </w:numPr>
      </w:pPr>
      <w:r>
        <w:t>Reset the index</w:t>
      </w:r>
      <w:r w:rsidR="00B0506D">
        <w:t>.</w:t>
      </w:r>
    </w:p>
    <w:p w14:paraId="32DCC10F" w14:textId="42FBB75E" w:rsidR="00982BE8" w:rsidRDefault="00965C5E" w:rsidP="00BA07AD">
      <w:pPr>
        <w:pStyle w:val="NoSpacing"/>
        <w:numPr>
          <w:ilvl w:val="0"/>
          <w:numId w:val="35"/>
        </w:numPr>
      </w:pPr>
      <w:r>
        <w:t>Plot a graph with data (scatter plot)</w:t>
      </w:r>
      <w:r w:rsidR="00982BE8">
        <w:t>.</w:t>
      </w:r>
    </w:p>
    <w:p w14:paraId="7537512D" w14:textId="77777777" w:rsidR="00A1157D" w:rsidRPr="00A1157D" w:rsidRDefault="00A1157D" w:rsidP="00A1157D">
      <w:pPr>
        <w:pStyle w:val="ListParagraph"/>
        <w:ind w:left="1800"/>
        <w:rPr>
          <w:sz w:val="28"/>
          <w:szCs w:val="28"/>
        </w:rPr>
      </w:pPr>
    </w:p>
    <w:p w14:paraId="3DE68746" w14:textId="4EA50022" w:rsidR="00EA5986" w:rsidRPr="00FE10B8" w:rsidRDefault="00EA5986" w:rsidP="00925834">
      <w:pPr>
        <w:pStyle w:val="Heading2"/>
      </w:pPr>
      <w:bookmarkStart w:id="14" w:name="_Toc178594251"/>
      <w:r w:rsidRPr="00FE10B8">
        <w:t>Results</w:t>
      </w:r>
      <w:bookmarkEnd w:id="14"/>
    </w:p>
    <w:p w14:paraId="6C6656E9" w14:textId="2186CD92" w:rsidR="00EA5986" w:rsidRDefault="0022721D" w:rsidP="001A7F21">
      <w:pPr>
        <w:pStyle w:val="NoSpacing"/>
        <w:ind w:firstLine="360"/>
      </w:pPr>
      <w:r>
        <w:t>A L-shaped curve of a scatter plot, as GDP rises, fertility rates tend to decline.</w:t>
      </w:r>
    </w:p>
    <w:p w14:paraId="5081DEB7" w14:textId="3B336EE2" w:rsidR="00916096" w:rsidRPr="00CD3C98" w:rsidRDefault="001C6B14" w:rsidP="000C5022">
      <w:pPr>
        <w:rPr>
          <w:sz w:val="28"/>
          <w:szCs w:val="28"/>
        </w:rPr>
      </w:pPr>
      <w:r w:rsidRPr="001C6B14">
        <w:rPr>
          <w:sz w:val="28"/>
          <w:szCs w:val="28"/>
        </w:rPr>
        <w:lastRenderedPageBreak/>
        <w:drawing>
          <wp:inline distT="0" distB="0" distL="0" distR="0" wp14:anchorId="3F3195BD" wp14:editId="164681DE">
            <wp:extent cx="6064370" cy="46467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72019" cy="4652620"/>
                    </a:xfrm>
                    <a:prstGeom prst="rect">
                      <a:avLst/>
                    </a:prstGeom>
                  </pic:spPr>
                </pic:pic>
              </a:graphicData>
            </a:graphic>
          </wp:inline>
        </w:drawing>
      </w:r>
    </w:p>
    <w:p w14:paraId="296FE6A9" w14:textId="2FED9753" w:rsidR="00550669" w:rsidRPr="0053682E" w:rsidRDefault="00550669" w:rsidP="0053682E">
      <w:pPr>
        <w:jc w:val="center"/>
        <w:rPr>
          <w:i/>
          <w:iCs/>
        </w:rPr>
      </w:pPr>
      <w:r w:rsidRPr="0053682E">
        <w:rPr>
          <w:i/>
          <w:iCs/>
        </w:rPr>
        <w:t xml:space="preserve">Figure </w:t>
      </w:r>
      <w:r w:rsidR="0008629E" w:rsidRPr="0053682E">
        <w:rPr>
          <w:i/>
          <w:iCs/>
        </w:rPr>
        <w:t>showing the relationship between fertility rates and GDP per capita</w:t>
      </w:r>
    </w:p>
    <w:p w14:paraId="76D6114A" w14:textId="77777777" w:rsidR="00242409" w:rsidRPr="00550669" w:rsidRDefault="00242409" w:rsidP="00F56D33">
      <w:pPr>
        <w:pStyle w:val="ListParagraph"/>
        <w:jc w:val="center"/>
        <w:rPr>
          <w:i/>
          <w:iCs/>
        </w:rPr>
      </w:pPr>
    </w:p>
    <w:p w14:paraId="07072F63" w14:textId="087540D7" w:rsidR="00550669" w:rsidRPr="000E098A" w:rsidRDefault="00516373" w:rsidP="000E098A">
      <w:pPr>
        <w:jc w:val="center"/>
        <w:rPr>
          <w:i/>
          <w:iCs/>
        </w:rPr>
      </w:pPr>
      <w:r w:rsidRPr="00516373">
        <w:rPr>
          <w:noProof/>
        </w:rPr>
        <w:drawing>
          <wp:inline distT="0" distB="0" distL="0" distR="0" wp14:anchorId="154530E7" wp14:editId="50E4AA0E">
            <wp:extent cx="4162609" cy="6297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0256" cy="630885"/>
                    </a:xfrm>
                    <a:prstGeom prst="rect">
                      <a:avLst/>
                    </a:prstGeom>
                  </pic:spPr>
                </pic:pic>
              </a:graphicData>
            </a:graphic>
          </wp:inline>
        </w:drawing>
      </w:r>
    </w:p>
    <w:p w14:paraId="316CA5CB" w14:textId="2F626A30" w:rsidR="00516373" w:rsidRPr="000E098A" w:rsidRDefault="00516373" w:rsidP="000E098A">
      <w:pPr>
        <w:jc w:val="center"/>
        <w:rPr>
          <w:i/>
          <w:iCs/>
        </w:rPr>
      </w:pPr>
      <w:r w:rsidRPr="000E098A">
        <w:rPr>
          <w:i/>
          <w:iCs/>
        </w:rPr>
        <w:t>Correlation Coefficient using fertility rates and GDP per capita</w:t>
      </w:r>
    </w:p>
    <w:p w14:paraId="0DB8534B" w14:textId="77777777" w:rsidR="00242409" w:rsidRPr="00916096" w:rsidRDefault="00242409" w:rsidP="00550669">
      <w:pPr>
        <w:pStyle w:val="ListParagraph"/>
        <w:jc w:val="center"/>
        <w:rPr>
          <w:i/>
          <w:iCs/>
        </w:rPr>
      </w:pPr>
    </w:p>
    <w:p w14:paraId="6AB32F64" w14:textId="77777777" w:rsidR="00EA5986" w:rsidRPr="0065366A" w:rsidRDefault="00EA5986" w:rsidP="00891756">
      <w:pPr>
        <w:pStyle w:val="Heading2"/>
      </w:pPr>
      <w:bookmarkStart w:id="15" w:name="_Toc178594252"/>
      <w:r w:rsidRPr="00FE10B8">
        <w:t>Analysis and Insights</w:t>
      </w:r>
      <w:bookmarkEnd w:id="15"/>
    </w:p>
    <w:p w14:paraId="772DEE56" w14:textId="0D212EC2" w:rsidR="00EA5986" w:rsidRDefault="00516373" w:rsidP="004B4DDA">
      <w:pPr>
        <w:pStyle w:val="NoSpacing"/>
        <w:ind w:left="360"/>
      </w:pPr>
      <w:r>
        <w:t>Coefficient Correlation Interpretation</w:t>
      </w:r>
    </w:p>
    <w:p w14:paraId="4ACA4566" w14:textId="07B8E095" w:rsidR="0026532C" w:rsidRDefault="00516373" w:rsidP="004B4DDA">
      <w:pPr>
        <w:pStyle w:val="NoSpacing"/>
        <w:numPr>
          <w:ilvl w:val="0"/>
          <w:numId w:val="36"/>
        </w:numPr>
      </w:pPr>
      <w:r>
        <w:t xml:space="preserve">The resulting Correlation Coefficient of approximately -0.517 indicates that as one variable increases the other tends to decrease. </w:t>
      </w:r>
      <w:r w:rsidR="008B502E">
        <w:t xml:space="preserve">In this case, there’s a strong </w:t>
      </w:r>
      <w:r w:rsidR="008B502E">
        <w:lastRenderedPageBreak/>
        <w:t>negative correlation, suggesting that as GDP per capita increases, the fertility rate tends to decrease significantly.</w:t>
      </w:r>
    </w:p>
    <w:p w14:paraId="464C3BF2" w14:textId="02F68CEE" w:rsidR="008B502E" w:rsidRDefault="008B502E" w:rsidP="004B4DDA">
      <w:pPr>
        <w:pStyle w:val="NoSpacing"/>
        <w:numPr>
          <w:ilvl w:val="0"/>
          <w:numId w:val="36"/>
        </w:numPr>
      </w:pPr>
      <w:r>
        <w:t>This trend is well-documented in demographic studies; poorer countries often have higher fertility rates compared to wealthier countries</w:t>
      </w:r>
      <w:r>
        <w:fldChar w:fldCharType="begin"/>
      </w:r>
      <w:r w:rsidR="0001276E">
        <w:instrText xml:space="preserve"> ADDIN ZOTERO_ITEM CSL_CITATION {"citationID":"vArsWHgp","properties":{"formattedCitation":"[6]","plainCitation":"[6]","noteIndex":0},"citationItems":[{"id":97,"uris":["http://zotero.org/users/14711549/items/3LGLEGDV"],"itemData":{"id":97,"type":"webpage","abstract":"As countries become richer, their fertility rates tend to decline.","language":"en","title":"The Link between Fertility and Income","URL":"https://www.stlouisfed.org/on-the-economy/2016/december/link-fertility-income","accessed":{"date-parts":[["2024",9,29]]}}}],"schema":"https://github.com/citation-style-language/schema/raw/master/csl-citation.json"} </w:instrText>
      </w:r>
      <w:r>
        <w:fldChar w:fldCharType="separate"/>
      </w:r>
      <w:r w:rsidR="0001276E" w:rsidRPr="0001276E">
        <w:rPr>
          <w:rFonts w:ascii="Aptos" w:hAnsi="Aptos"/>
        </w:rPr>
        <w:t>[6]</w:t>
      </w:r>
      <w:r>
        <w:fldChar w:fldCharType="end"/>
      </w:r>
      <w:r>
        <w:t>.</w:t>
      </w:r>
    </w:p>
    <w:p w14:paraId="7BFBD8CB" w14:textId="22493140" w:rsidR="008B502E" w:rsidRDefault="008B502E" w:rsidP="004B4DDA">
      <w:pPr>
        <w:pStyle w:val="NoSpacing"/>
        <w:numPr>
          <w:ilvl w:val="0"/>
          <w:numId w:val="36"/>
        </w:numPr>
      </w:pPr>
      <w:r>
        <w:t>This could signify that as countries develop economically, they may implement policies that promote smaller family sizes through education and increased access to contraception.</w:t>
      </w:r>
    </w:p>
    <w:p w14:paraId="244B894E" w14:textId="77777777" w:rsidR="003D4EEF" w:rsidRPr="008B502E" w:rsidRDefault="003D4EEF" w:rsidP="008B502E">
      <w:pPr>
        <w:rPr>
          <w:sz w:val="28"/>
          <w:szCs w:val="28"/>
        </w:rPr>
      </w:pPr>
    </w:p>
    <w:p w14:paraId="063F0043" w14:textId="0020DB51" w:rsidR="003840EB" w:rsidRDefault="0022721D" w:rsidP="00511575">
      <w:pPr>
        <w:pStyle w:val="NoSpacing"/>
        <w:ind w:firstLine="720"/>
      </w:pPr>
      <w:r>
        <w:t>Interpretation of graph</w:t>
      </w:r>
    </w:p>
    <w:p w14:paraId="17A49DEF" w14:textId="4D753607" w:rsidR="003840EB" w:rsidRDefault="0022721D" w:rsidP="004B4DDA">
      <w:pPr>
        <w:pStyle w:val="NoSpacing"/>
        <w:numPr>
          <w:ilvl w:val="0"/>
          <w:numId w:val="36"/>
        </w:numPr>
      </w:pPr>
      <w:r>
        <w:t>The graph plotted is a scatter plot that takes on the L-curve shape</w:t>
      </w:r>
      <w:r w:rsidR="00A6633C">
        <w:t>d graph</w:t>
      </w:r>
      <w:r w:rsidR="00A81D69">
        <w:t>.</w:t>
      </w:r>
    </w:p>
    <w:p w14:paraId="2226214E" w14:textId="6FB03661" w:rsidR="00A81D69" w:rsidRDefault="00A81D69" w:rsidP="004B4DDA">
      <w:pPr>
        <w:pStyle w:val="NoSpacing"/>
        <w:numPr>
          <w:ilvl w:val="0"/>
          <w:numId w:val="36"/>
        </w:numPr>
      </w:pPr>
      <w:r>
        <w:t>The l-shaped graph, kind of like a</w:t>
      </w:r>
      <w:r w:rsidR="004B4DDA">
        <w:t>n</w:t>
      </w:r>
      <w:r>
        <w:t xml:space="preserve"> inverted j-shaped graph, can be divided into two main phases: first phase and second phase.</w:t>
      </w:r>
    </w:p>
    <w:p w14:paraId="78F55B9F" w14:textId="7BB05BC8" w:rsidR="003840EB" w:rsidRDefault="00A81D69" w:rsidP="004B4DDA">
      <w:pPr>
        <w:pStyle w:val="NoSpacing"/>
        <w:numPr>
          <w:ilvl w:val="0"/>
          <w:numId w:val="36"/>
        </w:numPr>
      </w:pPr>
      <w:r>
        <w:t xml:space="preserve">In the first phase, it’s observed that as GDP increases, there’s a great decrease in fertility rates. This signifies how economic development often correlates with lower fertility rates due to factors like increased education. </w:t>
      </w:r>
    </w:p>
    <w:p w14:paraId="522862F4" w14:textId="304B3F06" w:rsidR="003840EB" w:rsidRDefault="00A81D69" w:rsidP="004B4DDA">
      <w:pPr>
        <w:pStyle w:val="NoSpacing"/>
        <w:numPr>
          <w:ilvl w:val="0"/>
          <w:numId w:val="36"/>
        </w:numPr>
      </w:pPr>
      <w:r>
        <w:t xml:space="preserve">In the second phase, </w:t>
      </w:r>
      <w:r w:rsidR="002964EF">
        <w:t>once the GDP reaches a certain threshold, the fertility rate stabilizes. Whereas the GDP continues to increase, the fertility rate does not increase significantly. This suggests that once peoples’ basic needs are met, any further economic growth does not lead to further reductions in fertility rates.</w:t>
      </w:r>
    </w:p>
    <w:p w14:paraId="71F5FDF4" w14:textId="051C780C" w:rsidR="00B34397" w:rsidRDefault="002964EF" w:rsidP="00B34397">
      <w:pPr>
        <w:rPr>
          <w:sz w:val="28"/>
          <w:szCs w:val="28"/>
        </w:rPr>
      </w:pPr>
      <w:r>
        <w:rPr>
          <w:sz w:val="28"/>
          <w:szCs w:val="28"/>
        </w:rPr>
        <w:br w:type="page"/>
      </w:r>
    </w:p>
    <w:p w14:paraId="662FAA22" w14:textId="4A06CB54" w:rsidR="00B34397" w:rsidRDefault="00B34397" w:rsidP="00F7730D">
      <w:pPr>
        <w:pStyle w:val="Heading1"/>
      </w:pPr>
      <w:bookmarkStart w:id="16" w:name="_Toc178594253"/>
      <w:r w:rsidRPr="005759C6">
        <w:lastRenderedPageBreak/>
        <w:t xml:space="preserve">Question </w:t>
      </w:r>
      <w:r>
        <w:t>4</w:t>
      </w:r>
      <w:r w:rsidRPr="005759C6">
        <w:t xml:space="preserve"> Report:</w:t>
      </w:r>
      <w:bookmarkEnd w:id="16"/>
    </w:p>
    <w:p w14:paraId="0486A0B9" w14:textId="4A084546" w:rsidR="00B34397" w:rsidRPr="00B8531F" w:rsidRDefault="00B34397" w:rsidP="00F7730D">
      <w:pPr>
        <w:pStyle w:val="Heading2"/>
      </w:pPr>
      <w:bookmarkStart w:id="17" w:name="_Toc178594254"/>
      <w:r w:rsidRPr="00B8531F">
        <w:t>Methodology</w:t>
      </w:r>
      <w:bookmarkEnd w:id="17"/>
    </w:p>
    <w:p w14:paraId="3BD09E97" w14:textId="572557B2" w:rsidR="00B34397" w:rsidRDefault="00BF41A6" w:rsidP="00FD1797">
      <w:pPr>
        <w:pStyle w:val="NoSpacing"/>
        <w:ind w:left="360"/>
      </w:pPr>
      <w:r>
        <w:t xml:space="preserve">Utilizing </w:t>
      </w:r>
      <w:proofErr w:type="spellStart"/>
      <w:r w:rsidR="00C510B5">
        <w:t>statsmodels</w:t>
      </w:r>
      <w:proofErr w:type="spellEnd"/>
      <w:r>
        <w:t xml:space="preserve"> to produce </w:t>
      </w:r>
      <w:r w:rsidR="00C510B5">
        <w:t>autocorrelation function (ACF) of the monthly returns</w:t>
      </w:r>
      <w:r w:rsidR="00CE25C7">
        <w:t>.</w:t>
      </w:r>
    </w:p>
    <w:p w14:paraId="78DAC9D0" w14:textId="77777777" w:rsidR="00FD1797" w:rsidRPr="0067393A" w:rsidRDefault="00FD1797" w:rsidP="00FD1797">
      <w:pPr>
        <w:pStyle w:val="NoSpacing"/>
        <w:ind w:left="360"/>
      </w:pPr>
    </w:p>
    <w:p w14:paraId="4D60E856" w14:textId="77777777" w:rsidR="00B34397" w:rsidRPr="00894284" w:rsidRDefault="00B34397" w:rsidP="00FD1797">
      <w:pPr>
        <w:pStyle w:val="NoSpacing"/>
        <w:ind w:left="360"/>
      </w:pPr>
      <w:r w:rsidRPr="00894284">
        <w:t xml:space="preserve">Approach: </w:t>
      </w:r>
    </w:p>
    <w:p w14:paraId="748348F7" w14:textId="60A43FA5" w:rsidR="00894284" w:rsidRPr="00CE25C7" w:rsidRDefault="00894284" w:rsidP="00FD1797">
      <w:pPr>
        <w:pStyle w:val="NoSpacing"/>
        <w:numPr>
          <w:ilvl w:val="0"/>
          <w:numId w:val="37"/>
        </w:numPr>
      </w:pPr>
      <w:r>
        <w:t>Download data for “</w:t>
      </w:r>
      <w:r w:rsidR="00507FD9">
        <w:t>UK Monthly indices (Post ‘91)</w:t>
      </w:r>
      <w:r w:rsidRPr="00CE25C7">
        <w:t>”.</w:t>
      </w:r>
    </w:p>
    <w:p w14:paraId="6B9314C7" w14:textId="2DC07273" w:rsidR="00894284" w:rsidRDefault="00894284" w:rsidP="00FD1797">
      <w:pPr>
        <w:pStyle w:val="NoSpacing"/>
        <w:numPr>
          <w:ilvl w:val="0"/>
          <w:numId w:val="37"/>
        </w:numPr>
      </w:pPr>
      <w:r>
        <w:t>Clean the data and filter the data frame.</w:t>
      </w:r>
    </w:p>
    <w:p w14:paraId="220B8A2B" w14:textId="7D4CCFC2" w:rsidR="008A3A31" w:rsidRDefault="008A3A31" w:rsidP="00FD1797">
      <w:pPr>
        <w:pStyle w:val="NoSpacing"/>
        <w:numPr>
          <w:ilvl w:val="0"/>
          <w:numId w:val="37"/>
        </w:numPr>
      </w:pPr>
      <w:r>
        <w:t xml:space="preserve">Configure and plot a </w:t>
      </w:r>
      <w:r w:rsidR="000D1106">
        <w:t xml:space="preserve">time series </w:t>
      </w:r>
      <w:r>
        <w:t xml:space="preserve">graph </w:t>
      </w:r>
      <w:r w:rsidR="000D1106">
        <w:t>for d</w:t>
      </w:r>
      <w:r w:rsidR="00156364">
        <w:t xml:space="preserve">ata </w:t>
      </w:r>
      <w:r w:rsidR="000D1106">
        <w:t>up to 2016</w:t>
      </w:r>
      <w:r>
        <w:t>.</w:t>
      </w:r>
    </w:p>
    <w:p w14:paraId="4B2A6E21" w14:textId="6740447E" w:rsidR="00894284" w:rsidRDefault="000D1106" w:rsidP="00FD1797">
      <w:pPr>
        <w:pStyle w:val="NoSpacing"/>
        <w:numPr>
          <w:ilvl w:val="0"/>
          <w:numId w:val="37"/>
        </w:numPr>
      </w:pPr>
      <w:r>
        <w:t>Calculate the average monthly returns.</w:t>
      </w:r>
    </w:p>
    <w:p w14:paraId="7A8FEDBD" w14:textId="3C7D78B8" w:rsidR="008A3A31" w:rsidRPr="000D1106" w:rsidRDefault="000D1106" w:rsidP="00FD1797">
      <w:pPr>
        <w:pStyle w:val="NoSpacing"/>
        <w:numPr>
          <w:ilvl w:val="0"/>
          <w:numId w:val="37"/>
        </w:numPr>
      </w:pPr>
      <w:r>
        <w:t xml:space="preserve">Calculate the Autocorrelation Function (ACF) using the </w:t>
      </w:r>
      <w:proofErr w:type="spellStart"/>
      <w:r>
        <w:t>stattools</w:t>
      </w:r>
      <w:proofErr w:type="spellEnd"/>
      <w:r>
        <w:t xml:space="preserve"> module from the </w:t>
      </w:r>
      <w:proofErr w:type="spellStart"/>
      <w:r>
        <w:t>statsmodels</w:t>
      </w:r>
      <w:proofErr w:type="spellEnd"/>
      <w:r>
        <w:t xml:space="preserve"> library.</w:t>
      </w:r>
    </w:p>
    <w:p w14:paraId="7C436B18" w14:textId="2AE7A084" w:rsidR="00894284" w:rsidRDefault="008A3A31" w:rsidP="00FD1797">
      <w:pPr>
        <w:pStyle w:val="NoSpacing"/>
        <w:numPr>
          <w:ilvl w:val="0"/>
          <w:numId w:val="37"/>
        </w:numPr>
      </w:pPr>
      <w:r>
        <w:t xml:space="preserve">Configure and plot </w:t>
      </w:r>
      <w:r w:rsidR="000D1106">
        <w:t xml:space="preserve">bar </w:t>
      </w:r>
      <w:r>
        <w:t>graph</w:t>
      </w:r>
      <w:r w:rsidR="00894284">
        <w:t>.</w:t>
      </w:r>
    </w:p>
    <w:p w14:paraId="3CB912ED" w14:textId="5E61BDAC" w:rsidR="000D1106" w:rsidRDefault="000D1106" w:rsidP="00FD1797">
      <w:pPr>
        <w:pStyle w:val="NoSpacing"/>
        <w:numPr>
          <w:ilvl w:val="0"/>
          <w:numId w:val="37"/>
        </w:numPr>
      </w:pPr>
      <w:r>
        <w:t>Calculate the annualized return as a percentage.</w:t>
      </w:r>
    </w:p>
    <w:p w14:paraId="165D4A4E" w14:textId="77777777" w:rsidR="00FD1797" w:rsidRDefault="00FD1797" w:rsidP="00FD1797">
      <w:pPr>
        <w:pStyle w:val="NoSpacing"/>
        <w:ind w:left="1080"/>
      </w:pPr>
    </w:p>
    <w:p w14:paraId="5B78702A" w14:textId="1D6B87F9" w:rsidR="00B34397" w:rsidRPr="00FE10B8" w:rsidRDefault="00B34397" w:rsidP="00F7730D">
      <w:pPr>
        <w:pStyle w:val="Heading2"/>
      </w:pPr>
      <w:bookmarkStart w:id="18" w:name="_Toc178594255"/>
      <w:r w:rsidRPr="00FE10B8">
        <w:t>Results</w:t>
      </w:r>
      <w:bookmarkEnd w:id="18"/>
    </w:p>
    <w:p w14:paraId="148F3416" w14:textId="66532923" w:rsidR="00B34397" w:rsidRDefault="00C235A3" w:rsidP="007214C1">
      <w:pPr>
        <w:pStyle w:val="NoSpacing"/>
        <w:ind w:left="360"/>
      </w:pPr>
      <w:r>
        <w:t xml:space="preserve">Time series </w:t>
      </w:r>
      <w:r w:rsidR="008218E3">
        <w:t xml:space="preserve">graph showing </w:t>
      </w:r>
      <w:r>
        <w:t>monthly UK house prices for the period 1991 - 2016</w:t>
      </w:r>
      <w:r w:rsidR="00714C0B">
        <w:t>.</w:t>
      </w:r>
    </w:p>
    <w:p w14:paraId="2382A481" w14:textId="77777777" w:rsidR="00511575" w:rsidRDefault="00511575" w:rsidP="007214C1">
      <w:pPr>
        <w:pStyle w:val="NoSpacing"/>
        <w:ind w:left="360"/>
      </w:pPr>
    </w:p>
    <w:p w14:paraId="7EF11FFE" w14:textId="600B1071" w:rsidR="00E05941" w:rsidRDefault="00C235A3" w:rsidP="007214C1">
      <w:pPr>
        <w:pStyle w:val="NoSpacing"/>
        <w:ind w:left="360"/>
      </w:pPr>
      <w:r>
        <w:t>Bar graph showing the Autocorrelation Function (ACF) of House Price Monthly Returns while showing the values of the ACF for lags of one up to 20.</w:t>
      </w:r>
    </w:p>
    <w:p w14:paraId="2B07A9D5" w14:textId="77777777" w:rsidR="00511575" w:rsidRDefault="00511575" w:rsidP="007214C1">
      <w:pPr>
        <w:pStyle w:val="NoSpacing"/>
        <w:ind w:left="360"/>
      </w:pPr>
    </w:p>
    <w:p w14:paraId="3C7B9D62" w14:textId="50635614" w:rsidR="006F428D" w:rsidRPr="00F95851" w:rsidRDefault="00B92400" w:rsidP="00F95851">
      <w:pPr>
        <w:jc w:val="center"/>
        <w:rPr>
          <w:sz w:val="28"/>
          <w:szCs w:val="28"/>
        </w:rPr>
      </w:pPr>
      <w:r w:rsidRPr="00B92400">
        <w:rPr>
          <w:sz w:val="28"/>
          <w:szCs w:val="28"/>
        </w:rPr>
        <w:lastRenderedPageBreak/>
        <w:drawing>
          <wp:inline distT="0" distB="0" distL="0" distR="0" wp14:anchorId="0DEA299E" wp14:editId="09CCD4E3">
            <wp:extent cx="5943600" cy="35001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0120"/>
                    </a:xfrm>
                    <a:prstGeom prst="rect">
                      <a:avLst/>
                    </a:prstGeom>
                  </pic:spPr>
                </pic:pic>
              </a:graphicData>
            </a:graphic>
          </wp:inline>
        </w:drawing>
      </w:r>
    </w:p>
    <w:p w14:paraId="096951A4" w14:textId="5007F607" w:rsidR="00E05941" w:rsidRPr="00010E6F" w:rsidRDefault="00C235A3" w:rsidP="00010E6F">
      <w:pPr>
        <w:jc w:val="center"/>
        <w:rPr>
          <w:i/>
          <w:iCs/>
        </w:rPr>
      </w:pPr>
      <w:r w:rsidRPr="00010E6F">
        <w:rPr>
          <w:i/>
          <w:iCs/>
        </w:rPr>
        <w:t>Figure showing the time series trend of monthly average house price in the UK</w:t>
      </w:r>
    </w:p>
    <w:p w14:paraId="164D6FFB" w14:textId="77777777" w:rsidR="00E05941" w:rsidRDefault="00E05941" w:rsidP="00E71910">
      <w:pPr>
        <w:pStyle w:val="ListParagraph"/>
        <w:jc w:val="center"/>
        <w:rPr>
          <w:i/>
          <w:iCs/>
        </w:rPr>
      </w:pPr>
    </w:p>
    <w:p w14:paraId="732686D6" w14:textId="77777777" w:rsidR="00E666DE" w:rsidRDefault="00E666DE" w:rsidP="00E71910">
      <w:pPr>
        <w:pStyle w:val="ListParagraph"/>
        <w:jc w:val="center"/>
        <w:rPr>
          <w:i/>
          <w:iCs/>
        </w:rPr>
      </w:pPr>
    </w:p>
    <w:p w14:paraId="00268E86" w14:textId="77777777" w:rsidR="00E666DE" w:rsidRPr="006F428D" w:rsidRDefault="00E666DE" w:rsidP="00E71910">
      <w:pPr>
        <w:pStyle w:val="ListParagraph"/>
        <w:jc w:val="center"/>
        <w:rPr>
          <w:i/>
          <w:iCs/>
        </w:rPr>
      </w:pPr>
    </w:p>
    <w:p w14:paraId="54CDE078" w14:textId="229BE889" w:rsidR="00B34397" w:rsidRDefault="00B92400" w:rsidP="00F95851">
      <w:pPr>
        <w:jc w:val="center"/>
        <w:rPr>
          <w:sz w:val="28"/>
          <w:szCs w:val="28"/>
        </w:rPr>
      </w:pPr>
      <w:r w:rsidRPr="00B92400">
        <w:rPr>
          <w:sz w:val="28"/>
          <w:szCs w:val="28"/>
        </w:rPr>
        <w:lastRenderedPageBreak/>
        <w:drawing>
          <wp:inline distT="0" distB="0" distL="0" distR="0" wp14:anchorId="5234A69C" wp14:editId="05EEE44D">
            <wp:extent cx="5943600" cy="35941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94100"/>
                    </a:xfrm>
                    <a:prstGeom prst="rect">
                      <a:avLst/>
                    </a:prstGeom>
                  </pic:spPr>
                </pic:pic>
              </a:graphicData>
            </a:graphic>
          </wp:inline>
        </w:drawing>
      </w:r>
    </w:p>
    <w:p w14:paraId="16F1224E" w14:textId="5D8D0991" w:rsidR="00C235A3" w:rsidRPr="00A10A92" w:rsidRDefault="00C235A3" w:rsidP="00A10A92">
      <w:pPr>
        <w:jc w:val="center"/>
        <w:rPr>
          <w:i/>
          <w:iCs/>
        </w:rPr>
      </w:pPr>
      <w:r w:rsidRPr="00A10A92">
        <w:rPr>
          <w:i/>
          <w:iCs/>
        </w:rPr>
        <w:t>Figure showing Autocorrelation Function (ACF) of House Price Monthly Returns and the values of the ACF using horizontal lines that would correspond to a statistically significant result at p&lt;0.05.</w:t>
      </w:r>
    </w:p>
    <w:p w14:paraId="3F443F9F" w14:textId="77777777" w:rsidR="00242409" w:rsidRDefault="00242409" w:rsidP="00C235A3">
      <w:pPr>
        <w:pStyle w:val="ListParagraph"/>
        <w:jc w:val="center"/>
        <w:rPr>
          <w:i/>
          <w:iCs/>
        </w:rPr>
      </w:pPr>
    </w:p>
    <w:p w14:paraId="2F440A72" w14:textId="2F161B62" w:rsidR="00714C0B" w:rsidRDefault="004B482C" w:rsidP="00A10A92">
      <w:pPr>
        <w:jc w:val="center"/>
        <w:rPr>
          <w:sz w:val="28"/>
          <w:szCs w:val="28"/>
        </w:rPr>
      </w:pPr>
      <w:r w:rsidRPr="004B482C">
        <w:rPr>
          <w:noProof/>
          <w:sz w:val="28"/>
          <w:szCs w:val="28"/>
        </w:rPr>
        <w:drawing>
          <wp:inline distT="0" distB="0" distL="0" distR="0" wp14:anchorId="7E255644" wp14:editId="796B5C78">
            <wp:extent cx="4610743" cy="447737"/>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0743" cy="447737"/>
                    </a:xfrm>
                    <a:prstGeom prst="rect">
                      <a:avLst/>
                    </a:prstGeom>
                  </pic:spPr>
                </pic:pic>
              </a:graphicData>
            </a:graphic>
          </wp:inline>
        </w:drawing>
      </w:r>
    </w:p>
    <w:p w14:paraId="2F918CA4" w14:textId="0B1993CF" w:rsidR="004B482C" w:rsidRDefault="004B482C" w:rsidP="00A10A92">
      <w:pPr>
        <w:jc w:val="center"/>
        <w:rPr>
          <w:sz w:val="28"/>
          <w:szCs w:val="28"/>
        </w:rPr>
      </w:pPr>
      <w:r>
        <w:rPr>
          <w:i/>
          <w:iCs/>
        </w:rPr>
        <w:t>Annualized return over the period of 1991 – 2016 expressed as a percentage.</w:t>
      </w:r>
    </w:p>
    <w:p w14:paraId="58B3DEB9" w14:textId="77777777" w:rsidR="00490544" w:rsidRPr="00B8531F" w:rsidRDefault="00490544" w:rsidP="00FE59DE">
      <w:pPr>
        <w:rPr>
          <w:sz w:val="28"/>
          <w:szCs w:val="28"/>
        </w:rPr>
      </w:pPr>
    </w:p>
    <w:p w14:paraId="647EFD3B" w14:textId="77777777" w:rsidR="00DB5DCD" w:rsidRDefault="00B34397" w:rsidP="00DB5DCD">
      <w:pPr>
        <w:pStyle w:val="Heading2"/>
      </w:pPr>
      <w:bookmarkStart w:id="19" w:name="_Toc178594256"/>
      <w:r w:rsidRPr="00FE10B8">
        <w:t>Analysis and Insights</w:t>
      </w:r>
      <w:bookmarkEnd w:id="19"/>
    </w:p>
    <w:p w14:paraId="56229A68" w14:textId="77777777" w:rsidR="00DB5DCD" w:rsidRPr="00351919" w:rsidRDefault="002354AC" w:rsidP="00351919">
      <w:pPr>
        <w:pStyle w:val="Report-ParagraphNumberedSubtitle"/>
      </w:pPr>
      <w:r w:rsidRPr="00351919">
        <w:t>Is there evidence of seasonality</w:t>
      </w:r>
      <w:r w:rsidR="00DB5DCD" w:rsidRPr="00351919">
        <w:t xml:space="preserve">? </w:t>
      </w:r>
    </w:p>
    <w:p w14:paraId="52C54A42" w14:textId="77777777" w:rsidR="001E4FF3" w:rsidRDefault="002354AC" w:rsidP="009F62A7">
      <w:pPr>
        <w:pStyle w:val="NoSpacing"/>
        <w:ind w:left="720"/>
      </w:pPr>
      <w:r w:rsidRPr="00DB5DCD">
        <w:t xml:space="preserve">Yes, there is evidence of seasonality in the housing market. The ACF plot shows significant autocorrelation at certain lags, indicating that monthly returns are influenced by seasonal patterns. Research indicates that housing markets typically experience systematic fluctuations throughout the year, with higher activity and price increases during the spring and summer months (the "hot season") and reduced </w:t>
      </w:r>
      <w:r w:rsidRPr="00DB5DCD">
        <w:lastRenderedPageBreak/>
        <w:t xml:space="preserve">activity during the winter months (the "cold </w:t>
      </w:r>
      <w:r w:rsidRPr="001E4FF3">
        <w:t>season")</w:t>
      </w:r>
      <w:r w:rsidR="00DB5DCD" w:rsidRPr="008F03AE">
        <w:fldChar w:fldCharType="begin"/>
      </w:r>
      <w:r w:rsidR="00DB5DCD" w:rsidRPr="008F03AE">
        <w:instrText xml:space="preserve"> ADDIN ZOTERO_ITEM CSL_CITATION {"citationID":"SJ6io0zK","properties":{"formattedCitation":"[7]","plainCitation":"[7]","noteIndex":0},"citationItems":[{"id":104,"uris":["http://zotero.org/users/14711549/items/8CIMGV4W"],"itemData":{"id":104,"type":"article-journal","abstract":"Every year housing markets in the United Kingdom and the United States experience systematic above-trend increases in both prices and transactions during the second and third quarters (the “hot season”) and below-trend falls during the fourth and …rst quarters (the “cold season”). House price seasonality poses a challenge to existing models of the housing market. To explain seasonal patterns, this paper proposes a matching model that emphasizes the role of match-speci…c quality between the buyer and the house and the presence of thick-market e¤ects in housing markets. It shows that a small, deterministic driver of seasonality can be ampli…ed and revealed as deterministic seasonality in transactions and prices, quantitatively mimicking the seasonal ‡uctuations observed in the United Kingdom and the United States.","container-title":"American Economic Review","DOI":"10.1257/aer.104.12.3991","ISSN":"0002-8282","issue":"12","journalAbbreviation":"American Economic Review","language":"en","page":"3991-4026","source":"DOI.org (Crossref)","title":"Hot and Cold Seasons in the Housing Market","volume":"104","author":[{"family":"Ngai","given":"L. Rachel"},{"family":"Tenreyro","given":"Silvana"}],"issued":{"date-parts":[["2014",12,1]]}}}],"schema":"https://github.com/citation-style-language/schema/raw/master/csl-citation.json"} </w:instrText>
      </w:r>
      <w:r w:rsidR="00DB5DCD" w:rsidRPr="008F03AE">
        <w:fldChar w:fldCharType="separate"/>
      </w:r>
      <w:r w:rsidR="00DB5DCD" w:rsidRPr="008F03AE">
        <w:rPr>
          <w:rFonts w:ascii="Aptos" w:hAnsi="Aptos"/>
        </w:rPr>
        <w:t>[7]</w:t>
      </w:r>
      <w:r w:rsidR="00DB5DCD" w:rsidRPr="008F03AE">
        <w:fldChar w:fldCharType="end"/>
      </w:r>
      <w:r w:rsidRPr="008F03AE">
        <w:t>.</w:t>
      </w:r>
      <w:r w:rsidRPr="001E4FF3">
        <w:t xml:space="preserve"> This aligns with </w:t>
      </w:r>
      <w:r w:rsidR="00DB5DCD" w:rsidRPr="001E4FF3">
        <w:t xml:space="preserve">observation </w:t>
      </w:r>
      <w:r w:rsidRPr="001E4FF3">
        <w:t>that</w:t>
      </w:r>
      <w:r w:rsidRPr="00DB5DCD">
        <w:t xml:space="preserve"> June is often a peak month for house prices, while January tends to see lower prices and fewer transactions.</w:t>
      </w:r>
    </w:p>
    <w:p w14:paraId="5D5C9AD2" w14:textId="77777777" w:rsidR="009F62A7" w:rsidRDefault="009F62A7" w:rsidP="009F62A7">
      <w:pPr>
        <w:pStyle w:val="NoSpacing"/>
        <w:ind w:left="720"/>
        <w:rPr>
          <w:b/>
          <w:bCs/>
        </w:rPr>
      </w:pPr>
    </w:p>
    <w:p w14:paraId="5FEEC970" w14:textId="66B2C6EB" w:rsidR="001E4FF3" w:rsidRPr="009F62A7" w:rsidRDefault="002354AC" w:rsidP="009F62A7">
      <w:pPr>
        <w:pStyle w:val="NoSpacing"/>
        <w:numPr>
          <w:ilvl w:val="0"/>
          <w:numId w:val="38"/>
        </w:numPr>
      </w:pPr>
      <w:r w:rsidRPr="009F62A7">
        <w:t>Is there a trend in the time series?</w:t>
      </w:r>
    </w:p>
    <w:p w14:paraId="38B83E32" w14:textId="77777777" w:rsidR="001E4FF3" w:rsidRDefault="002354AC" w:rsidP="009F62A7">
      <w:pPr>
        <w:pStyle w:val="NoSpacing"/>
        <w:ind w:left="720"/>
      </w:pPr>
      <w:r w:rsidRPr="002354AC">
        <w:t xml:space="preserve">Yes, there is a clear upward trend in the time series of UK house prices over the </w:t>
      </w:r>
      <w:r w:rsidR="00DB5DCD" w:rsidRPr="001E4FF3">
        <w:t>period 1991-2016</w:t>
      </w:r>
      <w:r w:rsidRPr="001E4FF3">
        <w:t xml:space="preserve">. </w:t>
      </w:r>
      <w:r w:rsidR="002E7CBF" w:rsidRPr="001E4FF3">
        <w:t xml:space="preserve">The </w:t>
      </w:r>
      <w:r w:rsidRPr="001E4FF3">
        <w:t xml:space="preserve">graph </w:t>
      </w:r>
      <w:r w:rsidR="002E7CBF" w:rsidRPr="001E4FF3">
        <w:t>signifies</w:t>
      </w:r>
      <w:r w:rsidR="002E7CBF">
        <w:rPr>
          <w:b/>
          <w:bCs/>
        </w:rPr>
        <w:t xml:space="preserve"> </w:t>
      </w:r>
      <w:r w:rsidRPr="002354AC">
        <w:t>a general increase in cumulative returns, indicating that house prices have appreciated over time despite short-term fluctuations. This trend can be attributed to various factors such as economic growth</w:t>
      </w:r>
      <w:r w:rsidR="004B482C">
        <w:rPr>
          <w:b/>
          <w:bCs/>
        </w:rPr>
        <w:t xml:space="preserve"> </w:t>
      </w:r>
      <w:r w:rsidR="004B482C" w:rsidRPr="001E4FF3">
        <w:t>and</w:t>
      </w:r>
      <w:r w:rsidR="004B482C">
        <w:rPr>
          <w:b/>
          <w:bCs/>
        </w:rPr>
        <w:t xml:space="preserve"> </w:t>
      </w:r>
      <w:r w:rsidRPr="002354AC">
        <w:t>increasing demand for housing.</w:t>
      </w:r>
    </w:p>
    <w:p w14:paraId="0794D612" w14:textId="77777777" w:rsidR="009F62A7" w:rsidRDefault="009F62A7" w:rsidP="009F62A7">
      <w:pPr>
        <w:pStyle w:val="NoSpacing"/>
        <w:ind w:left="720"/>
        <w:rPr>
          <w:b/>
          <w:bCs/>
        </w:rPr>
      </w:pPr>
    </w:p>
    <w:p w14:paraId="13B89FE5" w14:textId="77777777" w:rsidR="001E4FF3" w:rsidRPr="009F62A7" w:rsidRDefault="002354AC" w:rsidP="009F62A7">
      <w:pPr>
        <w:pStyle w:val="NoSpacing"/>
        <w:numPr>
          <w:ilvl w:val="0"/>
          <w:numId w:val="38"/>
        </w:numPr>
      </w:pPr>
      <w:r w:rsidRPr="009F62A7">
        <w:t>What is the annualized return over this period as a percentage?</w:t>
      </w:r>
    </w:p>
    <w:p w14:paraId="56E450D8" w14:textId="27B6017D" w:rsidR="001E4FF3" w:rsidRPr="001E4FF3" w:rsidRDefault="001E4FF3" w:rsidP="009F62A7">
      <w:pPr>
        <w:pStyle w:val="NoSpacing"/>
        <w:ind w:left="720"/>
        <w:rPr>
          <w:rStyle w:val="Normal-ReportsChar"/>
        </w:rPr>
      </w:pPr>
      <w:r w:rsidRPr="001E4FF3">
        <w:t>B</w:t>
      </w:r>
      <w:r w:rsidRPr="001E4FF3">
        <w:rPr>
          <w:rStyle w:val="Normal-ReportsChar"/>
        </w:rPr>
        <w:t>ased on the earlier calculations, the annualized return for UK house prices over this period can be approximated at around 5.453%. This figure represents the average annual growth rate of house prices from 1991 to 2016.</w:t>
      </w:r>
    </w:p>
    <w:p w14:paraId="5B11631D" w14:textId="4B5B169F" w:rsidR="001E4FF3" w:rsidRPr="001E4FF3" w:rsidRDefault="001C3DA6" w:rsidP="001E4FF3">
      <w:r>
        <w:br w:type="page"/>
      </w:r>
    </w:p>
    <w:p w14:paraId="6E0E1657" w14:textId="73AA9F2F" w:rsidR="00991FB9" w:rsidRPr="001E4FF3" w:rsidRDefault="00991FB9" w:rsidP="001C3DA6">
      <w:pPr>
        <w:pStyle w:val="Heading1"/>
      </w:pPr>
      <w:bookmarkStart w:id="20" w:name="_Toc178594257"/>
      <w:r w:rsidRPr="005759C6">
        <w:lastRenderedPageBreak/>
        <w:t xml:space="preserve">Question </w:t>
      </w:r>
      <w:r>
        <w:t>5</w:t>
      </w:r>
      <w:r w:rsidRPr="005759C6">
        <w:t xml:space="preserve"> Report:</w:t>
      </w:r>
      <w:bookmarkEnd w:id="20"/>
    </w:p>
    <w:p w14:paraId="2FCD022F" w14:textId="26A59F8B" w:rsidR="00991FB9" w:rsidRPr="00E52683" w:rsidRDefault="00991FB9" w:rsidP="00AE34B2">
      <w:pPr>
        <w:pStyle w:val="Heading2"/>
      </w:pPr>
      <w:bookmarkStart w:id="21" w:name="_Toc178594258"/>
      <w:r w:rsidRPr="00E52683">
        <w:t>Methodology</w:t>
      </w:r>
      <w:bookmarkEnd w:id="21"/>
    </w:p>
    <w:p w14:paraId="10187A7F" w14:textId="67DF2462" w:rsidR="00EB4B2A" w:rsidRDefault="00EB4B2A" w:rsidP="00953F13">
      <w:pPr>
        <w:pStyle w:val="NoSpacing"/>
        <w:ind w:left="360"/>
      </w:pPr>
      <w:r>
        <w:t>Plot time series graph showing cumulative returns from FTSE100 index and House market.</w:t>
      </w:r>
    </w:p>
    <w:p w14:paraId="43FF22E2" w14:textId="77777777" w:rsidR="00953F13" w:rsidRDefault="00953F13" w:rsidP="00953F13">
      <w:pPr>
        <w:pStyle w:val="NoSpacing"/>
        <w:ind w:left="360"/>
      </w:pPr>
    </w:p>
    <w:p w14:paraId="41907846" w14:textId="045370BB" w:rsidR="00991FB9" w:rsidRDefault="00991FB9" w:rsidP="00953F13">
      <w:pPr>
        <w:pStyle w:val="NoSpacing"/>
        <w:ind w:left="360"/>
      </w:pPr>
      <w:r w:rsidRPr="00D93B0B">
        <w:t xml:space="preserve">Approach: </w:t>
      </w:r>
    </w:p>
    <w:p w14:paraId="090DF719" w14:textId="1D7F5D30" w:rsidR="004E0268" w:rsidRPr="00351919" w:rsidRDefault="004E0268" w:rsidP="00351919">
      <w:pPr>
        <w:pStyle w:val="Report-ParagraphListing"/>
      </w:pPr>
      <w:r w:rsidRPr="00351919">
        <w:t>Download data for “</w:t>
      </w:r>
      <w:r w:rsidR="00146EA8" w:rsidRPr="00351919">
        <w:t xml:space="preserve">FTSE100 </w:t>
      </w:r>
      <w:r w:rsidRPr="00351919">
        <w:t>Index” and “</w:t>
      </w:r>
      <w:r w:rsidR="00146EA8" w:rsidRPr="00351919">
        <w:t>House Price</w:t>
      </w:r>
      <w:r w:rsidRPr="00351919">
        <w:t xml:space="preserve"> Index”.</w:t>
      </w:r>
    </w:p>
    <w:p w14:paraId="7B911D28" w14:textId="0A1B0E7A" w:rsidR="00146EA8" w:rsidRDefault="00146EA8" w:rsidP="00953F13">
      <w:pPr>
        <w:pStyle w:val="NoSpacing"/>
        <w:numPr>
          <w:ilvl w:val="0"/>
          <w:numId w:val="39"/>
        </w:numPr>
      </w:pPr>
      <w:r>
        <w:t>Clean the data and filter the data frames to the period 1991 – 2016.</w:t>
      </w:r>
    </w:p>
    <w:p w14:paraId="2D4E5CC5" w14:textId="4D54F2CF" w:rsidR="00146EA8" w:rsidRDefault="00482FC6" w:rsidP="00953F13">
      <w:pPr>
        <w:pStyle w:val="NoSpacing"/>
        <w:numPr>
          <w:ilvl w:val="0"/>
          <w:numId w:val="39"/>
        </w:numPr>
      </w:pPr>
      <w:r>
        <w:t>Sort the FTSE index data</w:t>
      </w:r>
      <w:r w:rsidR="00D11A51">
        <w:t xml:space="preserve"> </w:t>
      </w:r>
      <w:r>
        <w:t>frame.</w:t>
      </w:r>
    </w:p>
    <w:p w14:paraId="390AAF07" w14:textId="29E037D5" w:rsidR="00482FC6" w:rsidRPr="00CE25C7" w:rsidRDefault="00482FC6" w:rsidP="00953F13">
      <w:pPr>
        <w:pStyle w:val="NoSpacing"/>
        <w:numPr>
          <w:ilvl w:val="0"/>
          <w:numId w:val="39"/>
        </w:numPr>
      </w:pPr>
      <w:r>
        <w:t>Normalize the average house prices and FTSE100 index to start each at 100</w:t>
      </w:r>
      <w:r w:rsidR="00855BA4">
        <w:t xml:space="preserve"> and calculate the cumulative returns for each.</w:t>
      </w:r>
    </w:p>
    <w:p w14:paraId="60B1E2DD" w14:textId="1C234411" w:rsidR="004E0268" w:rsidRDefault="004E0268" w:rsidP="00953F13">
      <w:pPr>
        <w:pStyle w:val="NoSpacing"/>
        <w:numPr>
          <w:ilvl w:val="0"/>
          <w:numId w:val="39"/>
        </w:numPr>
      </w:pPr>
      <w:r>
        <w:t xml:space="preserve">Configure and plot </w:t>
      </w:r>
      <w:r w:rsidR="00AA77D3">
        <w:t>a</w:t>
      </w:r>
      <w:r>
        <w:t xml:space="preserve"> </w:t>
      </w:r>
      <w:r w:rsidR="001F7CB9">
        <w:t xml:space="preserve">time series </w:t>
      </w:r>
      <w:r>
        <w:t>graph.</w:t>
      </w:r>
    </w:p>
    <w:p w14:paraId="103E9BB9" w14:textId="170623A5" w:rsidR="001F7CB9" w:rsidRDefault="001F7CB9" w:rsidP="00953F13">
      <w:pPr>
        <w:pStyle w:val="NoSpacing"/>
        <w:numPr>
          <w:ilvl w:val="0"/>
          <w:numId w:val="39"/>
        </w:numPr>
      </w:pPr>
      <w:r>
        <w:t>Calculate the annualized return for FTSE index.</w:t>
      </w:r>
    </w:p>
    <w:p w14:paraId="7A4BD8E5" w14:textId="77777777" w:rsidR="00991FB9" w:rsidRDefault="00991FB9" w:rsidP="00FD2C16">
      <w:pPr>
        <w:rPr>
          <w:b/>
          <w:bCs/>
          <w:sz w:val="28"/>
          <w:szCs w:val="28"/>
        </w:rPr>
      </w:pPr>
    </w:p>
    <w:p w14:paraId="4ACCCFFD" w14:textId="2FA6E632" w:rsidR="00991FB9" w:rsidRPr="00FE10B8" w:rsidRDefault="00991FB9" w:rsidP="00AE34B2">
      <w:pPr>
        <w:pStyle w:val="Heading2"/>
      </w:pPr>
      <w:bookmarkStart w:id="22" w:name="_Toc178594259"/>
      <w:r w:rsidRPr="00FE10B8">
        <w:t>Results</w:t>
      </w:r>
      <w:bookmarkEnd w:id="22"/>
    </w:p>
    <w:p w14:paraId="0D08B99F" w14:textId="42971E8D" w:rsidR="001175B8" w:rsidRDefault="000A3E6E" w:rsidP="00452665">
      <w:pPr>
        <w:pStyle w:val="NoSpacing"/>
        <w:ind w:left="360"/>
      </w:pPr>
      <w:r>
        <w:t>Time series graph showing cumulative returns from the House market as well as the FTSE index with each starting at 100 after normalization.</w:t>
      </w:r>
    </w:p>
    <w:p w14:paraId="14450E4F" w14:textId="77777777" w:rsidR="00991FB9" w:rsidRDefault="00991FB9" w:rsidP="00991FB9">
      <w:pPr>
        <w:pStyle w:val="ListParagraph"/>
        <w:ind w:left="1080"/>
        <w:rPr>
          <w:sz w:val="28"/>
          <w:szCs w:val="28"/>
        </w:rPr>
      </w:pPr>
    </w:p>
    <w:p w14:paraId="5D27642E" w14:textId="6E07B4B1" w:rsidR="00020120" w:rsidRPr="005B0DB3" w:rsidRDefault="003B4DEE" w:rsidP="004B14B0">
      <w:pPr>
        <w:jc w:val="center"/>
        <w:rPr>
          <w:sz w:val="28"/>
          <w:szCs w:val="28"/>
        </w:rPr>
      </w:pPr>
      <w:r w:rsidRPr="003B4DEE">
        <w:rPr>
          <w:noProof/>
        </w:rPr>
        <w:lastRenderedPageBreak/>
        <w:drawing>
          <wp:inline distT="0" distB="0" distL="0" distR="0" wp14:anchorId="38ABEE07" wp14:editId="76C8D3D6">
            <wp:extent cx="5943600" cy="413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133850"/>
                    </a:xfrm>
                    <a:prstGeom prst="rect">
                      <a:avLst/>
                    </a:prstGeom>
                  </pic:spPr>
                </pic:pic>
              </a:graphicData>
            </a:graphic>
          </wp:inline>
        </w:drawing>
      </w:r>
    </w:p>
    <w:p w14:paraId="7CCE4B42" w14:textId="51AE397C" w:rsidR="00020120" w:rsidRPr="002D0EF8" w:rsidRDefault="00A87BE2" w:rsidP="002114AA">
      <w:pPr>
        <w:pStyle w:val="Report-ImageTagline"/>
      </w:pPr>
      <w:r w:rsidRPr="002D0EF8">
        <w:t>Figure showing scatter plot graph of Happy Planet Index (HPI) against Corruption Perceptions Index (CPI)</w:t>
      </w:r>
    </w:p>
    <w:p w14:paraId="600DF69A" w14:textId="77777777" w:rsidR="000A3E6E" w:rsidRPr="0063042E" w:rsidRDefault="000A3E6E" w:rsidP="00DC737C">
      <w:pPr>
        <w:pStyle w:val="ListParagraph"/>
        <w:jc w:val="center"/>
        <w:rPr>
          <w:i/>
          <w:iCs/>
        </w:rPr>
      </w:pPr>
    </w:p>
    <w:p w14:paraId="7901B7D1" w14:textId="209780F5" w:rsidR="00020120" w:rsidRPr="004C4115" w:rsidRDefault="000A3E6E" w:rsidP="004C4115">
      <w:pPr>
        <w:jc w:val="center"/>
        <w:rPr>
          <w:sz w:val="28"/>
          <w:szCs w:val="28"/>
        </w:rPr>
      </w:pPr>
      <w:r w:rsidRPr="000A3E6E">
        <w:rPr>
          <w:noProof/>
        </w:rPr>
        <w:drawing>
          <wp:inline distT="0" distB="0" distL="0" distR="0" wp14:anchorId="6F3B084C" wp14:editId="275D8904">
            <wp:extent cx="4533898" cy="25717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4915" cy="260636"/>
                    </a:xfrm>
                    <a:prstGeom prst="rect">
                      <a:avLst/>
                    </a:prstGeom>
                  </pic:spPr>
                </pic:pic>
              </a:graphicData>
            </a:graphic>
          </wp:inline>
        </w:drawing>
      </w:r>
    </w:p>
    <w:p w14:paraId="7DD86684" w14:textId="4AB01391" w:rsidR="000A3E6E" w:rsidRPr="004C4115" w:rsidRDefault="000A3E6E" w:rsidP="004C4115">
      <w:pPr>
        <w:jc w:val="center"/>
        <w:rPr>
          <w:i/>
          <w:iCs/>
        </w:rPr>
      </w:pPr>
      <w:r w:rsidRPr="004C4115">
        <w:rPr>
          <w:i/>
          <w:iCs/>
        </w:rPr>
        <w:t>Annualized Return from the FTSE100 expressed as a percentage</w:t>
      </w:r>
    </w:p>
    <w:p w14:paraId="14E705DB" w14:textId="77777777" w:rsidR="000A3E6E" w:rsidRDefault="000A3E6E" w:rsidP="000A3E6E">
      <w:pPr>
        <w:pStyle w:val="ListParagraph"/>
        <w:ind w:left="1080"/>
        <w:jc w:val="center"/>
        <w:rPr>
          <w:sz w:val="28"/>
          <w:szCs w:val="28"/>
        </w:rPr>
      </w:pPr>
    </w:p>
    <w:p w14:paraId="3842B5D4" w14:textId="77777777" w:rsidR="00991FB9" w:rsidRPr="0065366A" w:rsidRDefault="00991FB9" w:rsidP="009B4BEF">
      <w:pPr>
        <w:pStyle w:val="Heading2"/>
      </w:pPr>
      <w:bookmarkStart w:id="23" w:name="_Toc178594260"/>
      <w:r w:rsidRPr="00FE10B8">
        <w:t>Analysis and Insights</w:t>
      </w:r>
      <w:bookmarkEnd w:id="23"/>
    </w:p>
    <w:p w14:paraId="72466AA4" w14:textId="634B1059" w:rsidR="00991FB9" w:rsidRDefault="000A3E6E" w:rsidP="008303C1">
      <w:pPr>
        <w:pStyle w:val="NoSpacing"/>
        <w:ind w:firstLine="360"/>
      </w:pPr>
      <w:r>
        <w:t>Annualized returns from the FTSE100</w:t>
      </w:r>
    </w:p>
    <w:p w14:paraId="51BF07AA" w14:textId="1C4A502F" w:rsidR="000A3E6E" w:rsidRDefault="000A3E6E" w:rsidP="004459EE">
      <w:pPr>
        <w:ind w:left="360"/>
      </w:pPr>
      <w:r>
        <w:t>Based on the calculations performed, the FTSE 100 index had an annualized return of around 4.6451% over the period 1991 - 2016.</w:t>
      </w:r>
    </w:p>
    <w:p w14:paraId="40E56F39" w14:textId="77777777" w:rsidR="000A3E6E" w:rsidRDefault="000A3E6E" w:rsidP="00411BBC">
      <w:pPr>
        <w:pStyle w:val="ListParagraph"/>
        <w:ind w:left="1080"/>
        <w:rPr>
          <w:sz w:val="28"/>
          <w:szCs w:val="28"/>
        </w:rPr>
      </w:pPr>
    </w:p>
    <w:p w14:paraId="51B2BC3E" w14:textId="3A124369" w:rsidR="000A3E6E" w:rsidRDefault="000A3E6E" w:rsidP="008303C1">
      <w:pPr>
        <w:pStyle w:val="NoSpacing"/>
        <w:ind w:left="720"/>
      </w:pPr>
      <w:r>
        <w:lastRenderedPageBreak/>
        <w:t>Would it have been better to invest in a UK house or the UK stock market over this period?</w:t>
      </w:r>
    </w:p>
    <w:p w14:paraId="6500D8C7" w14:textId="3277A709" w:rsidR="003F78C7" w:rsidRDefault="003F78C7" w:rsidP="00950B97">
      <w:pPr>
        <w:pStyle w:val="NoSpacing"/>
        <w:numPr>
          <w:ilvl w:val="0"/>
          <w:numId w:val="40"/>
        </w:numPr>
      </w:pPr>
      <w:r>
        <w:t>To determine whether it was better to invest in a UK house or the UK Stock market, analysis can be performed on historical performance data while considering other factors that might have influences both markets.</w:t>
      </w:r>
    </w:p>
    <w:p w14:paraId="3A8D13BD" w14:textId="77777777" w:rsidR="003F78C7" w:rsidRDefault="007F69B9" w:rsidP="00950B97">
      <w:pPr>
        <w:pStyle w:val="NoSpacing"/>
        <w:numPr>
          <w:ilvl w:val="0"/>
          <w:numId w:val="40"/>
        </w:numPr>
      </w:pPr>
      <w:r w:rsidRPr="0090080F">
        <w:t xml:space="preserve">From </w:t>
      </w:r>
      <w:r w:rsidRPr="00C85F53">
        <w:t>1991 to 2016</w:t>
      </w:r>
      <w:r w:rsidRPr="0090080F">
        <w:t xml:space="preserve">, the cumulative returns of UK house prices and the FTSE 100 index </w:t>
      </w:r>
      <w:r w:rsidR="00C85F53">
        <w:t>showed</w:t>
      </w:r>
      <w:r w:rsidRPr="00C85F53">
        <w:t xml:space="preserve"> distinct trends </w:t>
      </w:r>
      <w:r w:rsidR="00C85F53">
        <w:t xml:space="preserve">that could have been influenced </w:t>
      </w:r>
      <w:r w:rsidRPr="00C85F53">
        <w:t xml:space="preserve">by various economic factors. Initially, from 1991 to 2001, the FTSE outperformed house prices, particularly </w:t>
      </w:r>
      <w:r w:rsidR="003F78C7">
        <w:t xml:space="preserve">observed </w:t>
      </w:r>
      <w:r w:rsidRPr="00C85F53">
        <w:t xml:space="preserve">during the tech boom </w:t>
      </w:r>
      <w:r w:rsidR="003F78C7">
        <w:t xml:space="preserve">period </w:t>
      </w:r>
      <w:r w:rsidRPr="00C85F53">
        <w:t xml:space="preserve">that peaked around 1998. </w:t>
      </w:r>
    </w:p>
    <w:p w14:paraId="1F8F5C9F" w14:textId="3AFF6228" w:rsidR="003F78C7" w:rsidRDefault="007F69B9" w:rsidP="00950B97">
      <w:pPr>
        <w:pStyle w:val="NoSpacing"/>
        <w:numPr>
          <w:ilvl w:val="0"/>
          <w:numId w:val="40"/>
        </w:numPr>
      </w:pPr>
      <w:r w:rsidRPr="00C85F53">
        <w:t>However, a significant crossover occurred around 2002</w:t>
      </w:r>
      <w:r w:rsidR="003F78C7">
        <w:t xml:space="preserve"> when UK house prices surpassed the FTSE 100 index. UK house prices reached a cumulative return value of approximately 200. </w:t>
      </w:r>
      <w:r w:rsidRPr="00C85F53">
        <w:t xml:space="preserve">This crossover </w:t>
      </w:r>
      <w:r w:rsidR="003F78C7">
        <w:t xml:space="preserve">was influenced by </w:t>
      </w:r>
      <w:r w:rsidRPr="00C85F53">
        <w:t xml:space="preserve">bursting of the dot-com bubble and a growing investor preference for real estate as a stable investment amid </w:t>
      </w:r>
      <w:r w:rsidR="003F78C7">
        <w:t>market uncertainties</w:t>
      </w:r>
      <w:r w:rsidR="00F2603C">
        <w:fldChar w:fldCharType="begin"/>
      </w:r>
      <w:r w:rsidR="00F2603C">
        <w:instrText xml:space="preserve"> ADDIN ZOTERO_ITEM CSL_CITATION {"citationID":"O1yxlkR0","properties":{"formattedCitation":"[8]","plainCitation":"[8]","noteIndex":0},"citationItems":[{"id":109,"uris":["http://zotero.org/users/14711549/items/TMJXDMP7"],"itemData":{"id":109,"type":"webpage","abstract":"There’s reason to believe history is repeating itself, according to a recent Deutsche Bank note that drew parallels between the current rotation out of tech mega-caps and the bursting of the tech bubble in 2000.","container-title":"Investopedia","language":"en","title":"What the Tech Bubble in 2000 May Tell Us About the Stock Market Today","URL":"https://www.investopedia.com/what-2000-tech-bubble-tells-us-about-the-stock-market-today-8684561","accessed":{"date-parts":[["2024",9,30]]}}}],"schema":"https://github.com/citation-style-language/schema/raw/master/csl-citation.json"} </w:instrText>
      </w:r>
      <w:r w:rsidR="00F2603C">
        <w:fldChar w:fldCharType="separate"/>
      </w:r>
      <w:r w:rsidR="00F2603C" w:rsidRPr="00F2603C">
        <w:rPr>
          <w:rFonts w:ascii="Aptos" w:hAnsi="Aptos"/>
        </w:rPr>
        <w:t>[8]</w:t>
      </w:r>
      <w:r w:rsidR="00F2603C">
        <w:fldChar w:fldCharType="end"/>
      </w:r>
      <w:r w:rsidRPr="00C85F53">
        <w:t xml:space="preserve">. </w:t>
      </w:r>
    </w:p>
    <w:p w14:paraId="6892B131" w14:textId="56EA57B0" w:rsidR="007F69B9" w:rsidRDefault="003F78C7" w:rsidP="00950B97">
      <w:pPr>
        <w:pStyle w:val="NoSpacing"/>
        <w:numPr>
          <w:ilvl w:val="0"/>
          <w:numId w:val="40"/>
        </w:numPr>
      </w:pPr>
      <w:r>
        <w:t>After th</w:t>
      </w:r>
      <w:r w:rsidR="00F2603C">
        <w:t>e</w:t>
      </w:r>
      <w:r>
        <w:t xml:space="preserve"> crossover,</w:t>
      </w:r>
      <w:r w:rsidR="007F69B9" w:rsidRPr="00C85F53">
        <w:t xml:space="preserve"> </w:t>
      </w:r>
      <w:r w:rsidR="00F2603C">
        <w:t xml:space="preserve">UK house prices consistently remained higher than the FTSE 100 index. Even during </w:t>
      </w:r>
      <w:r w:rsidR="007F69B9" w:rsidRPr="00C85F53">
        <w:t xml:space="preserve">economic fluctuations, </w:t>
      </w:r>
      <w:r w:rsidR="00F2603C">
        <w:t xml:space="preserve">such as </w:t>
      </w:r>
      <w:r w:rsidR="007F69B9" w:rsidRPr="00C85F53">
        <w:t>the global financial crisis of 2007-2008</w:t>
      </w:r>
      <w:r w:rsidR="00F2603C">
        <w:t xml:space="preserve">, </w:t>
      </w:r>
      <w:r w:rsidR="007F69B9" w:rsidRPr="00C85F53">
        <w:t xml:space="preserve">house prices maintained a </w:t>
      </w:r>
      <w:r w:rsidR="007F69B9" w:rsidRPr="0090080F">
        <w:t xml:space="preserve">steady upward </w:t>
      </w:r>
      <w:r w:rsidR="00F2603C">
        <w:t>trend</w:t>
      </w:r>
      <w:r w:rsidR="007F69B9" w:rsidRPr="0090080F">
        <w:t xml:space="preserve"> due to persistent demand and limited supply</w:t>
      </w:r>
      <w:r w:rsidR="00F2603C">
        <w:fldChar w:fldCharType="begin"/>
      </w:r>
      <w:r w:rsidR="00F2603C">
        <w:instrText xml:space="preserve"> ADDIN ZOTERO_ITEM CSL_CITATION {"citationID":"JfDs65u4","properties":{"formattedCitation":"[9]","plainCitation":"[9]","noteIndex":0},"citationItems":[{"id":115,"uris":["http://zotero.org/users/14711549/items/SQPTAVR2"],"itemData":{"id":115,"type":"webpage","abstract":"Learn more about the causes, the events, and the aftermath of the 2007–2008 financial crisis and the Great Recession that followed.","container-title":"Investopedia","language":"en","title":"The 2008 Financial Crisis Explained","URL":"https://www.investopedia.com/articles/economics/09/financial-crisis-review.asp","accessed":{"date-parts":[["2024",9,30]]}}}],"schema":"https://github.com/citation-style-language/schema/raw/master/csl-citation.json"} </w:instrText>
      </w:r>
      <w:r w:rsidR="00F2603C">
        <w:fldChar w:fldCharType="separate"/>
      </w:r>
      <w:r w:rsidR="00F2603C" w:rsidRPr="00F2603C">
        <w:rPr>
          <w:rFonts w:ascii="Aptos" w:hAnsi="Aptos"/>
        </w:rPr>
        <w:t>[9]</w:t>
      </w:r>
      <w:r w:rsidR="00F2603C">
        <w:fldChar w:fldCharType="end"/>
      </w:r>
      <w:r w:rsidR="007F69B9" w:rsidRPr="0090080F">
        <w:t xml:space="preserve">. </w:t>
      </w:r>
      <w:r w:rsidR="00F2603C">
        <w:t>House prices never fell below the FTSE 100.</w:t>
      </w:r>
    </w:p>
    <w:p w14:paraId="654E55C6" w14:textId="57754CD3" w:rsidR="00581373" w:rsidRPr="001E4FF3" w:rsidRDefault="00F2603C" w:rsidP="00950B97">
      <w:pPr>
        <w:pStyle w:val="NoSpacing"/>
        <w:numPr>
          <w:ilvl w:val="0"/>
          <w:numId w:val="40"/>
        </w:numPr>
      </w:pPr>
      <w:r>
        <w:t>On the statistical side, a</w:t>
      </w:r>
      <w:r w:rsidR="002354AC">
        <w:t xml:space="preserve">nnualized </w:t>
      </w:r>
      <w:r>
        <w:t>r</w:t>
      </w:r>
      <w:r w:rsidR="002354AC">
        <w:t>eturns</w:t>
      </w:r>
      <w:r>
        <w:t xml:space="preserve"> of FTSE 100 index were approximately 4.6451% during this period. The UK House prices had an annualized</w:t>
      </w:r>
      <w:r w:rsidR="002354AC">
        <w:t xml:space="preserve"> return of around </w:t>
      </w:r>
      <w:r>
        <w:t>5.453</w:t>
      </w:r>
      <w:r w:rsidR="002354AC">
        <w:t>%.</w:t>
      </w:r>
      <w:r>
        <w:t xml:space="preserve"> Since the annualized return for UK houses exceeds FTSE 100, the conclusion would be that investing in a UK house was better during this period.</w:t>
      </w:r>
      <w:r w:rsidR="00581373" w:rsidRPr="001E4FF3">
        <w:rPr>
          <w:b/>
          <w:bCs/>
          <w:sz w:val="28"/>
          <w:szCs w:val="28"/>
        </w:rPr>
        <w:br w:type="page"/>
      </w:r>
    </w:p>
    <w:p w14:paraId="0B255066" w14:textId="5BAB5FD3" w:rsidR="00BC0E5E" w:rsidRDefault="00BC0E5E" w:rsidP="009B4BEF">
      <w:pPr>
        <w:pStyle w:val="Heading1"/>
      </w:pPr>
      <w:bookmarkStart w:id="24" w:name="_Toc178594261"/>
      <w:r>
        <w:lastRenderedPageBreak/>
        <w:t>References:</w:t>
      </w:r>
      <w:bookmarkEnd w:id="24"/>
    </w:p>
    <w:p w14:paraId="29F9D190" w14:textId="77777777" w:rsidR="00F2603C" w:rsidRPr="00CF398B" w:rsidRDefault="00BC0E5E" w:rsidP="00F2603C">
      <w:pPr>
        <w:pStyle w:val="Bibliography"/>
        <w:rPr>
          <w:rFonts w:ascii="Aptos" w:hAnsi="Aptos"/>
          <w:szCs w:val="22"/>
        </w:rPr>
      </w:pPr>
      <w:r>
        <w:rPr>
          <w:sz w:val="28"/>
          <w:szCs w:val="28"/>
        </w:rPr>
        <w:fldChar w:fldCharType="begin"/>
      </w:r>
      <w:r w:rsidR="00BA27A6">
        <w:rPr>
          <w:sz w:val="28"/>
          <w:szCs w:val="28"/>
        </w:rPr>
        <w:instrText xml:space="preserve"> ADDIN ZOTERO_BIBL {"uncited":[],"omitted":[],"custom":[]} CSL_BIBLIOGRAPHY </w:instrText>
      </w:r>
      <w:r>
        <w:rPr>
          <w:sz w:val="28"/>
          <w:szCs w:val="28"/>
        </w:rPr>
        <w:fldChar w:fldCharType="separate"/>
      </w:r>
      <w:r w:rsidR="00F2603C" w:rsidRPr="00F2603C">
        <w:rPr>
          <w:rFonts w:ascii="Aptos" w:hAnsi="Aptos"/>
          <w:sz w:val="28"/>
        </w:rPr>
        <w:t>[1</w:t>
      </w:r>
      <w:r w:rsidR="00F2603C" w:rsidRPr="00CF398B">
        <w:rPr>
          <w:rFonts w:ascii="Aptos" w:hAnsi="Aptos"/>
          <w:szCs w:val="22"/>
        </w:rPr>
        <w:t>]</w:t>
      </w:r>
      <w:r w:rsidR="00F2603C" w:rsidRPr="00CF398B">
        <w:rPr>
          <w:rFonts w:ascii="Aptos" w:hAnsi="Aptos"/>
          <w:szCs w:val="22"/>
        </w:rPr>
        <w:tab/>
        <w:t xml:space="preserve">“Matplotlib,” </w:t>
      </w:r>
      <w:r w:rsidR="00F2603C" w:rsidRPr="00CF398B">
        <w:rPr>
          <w:rFonts w:ascii="Aptos" w:hAnsi="Aptos"/>
          <w:i/>
          <w:iCs/>
          <w:szCs w:val="22"/>
        </w:rPr>
        <w:t>Wikipedia</w:t>
      </w:r>
      <w:r w:rsidR="00F2603C" w:rsidRPr="00CF398B">
        <w:rPr>
          <w:rFonts w:ascii="Aptos" w:hAnsi="Aptos"/>
          <w:szCs w:val="22"/>
        </w:rPr>
        <w:t>. Aug. 30, 2024. Accessed: Sep. 01, 2024. [Online]. Available: https://en.wikipedia.org/w/index.php?title=Matplotlib&amp;oldid=1243075914</w:t>
      </w:r>
    </w:p>
    <w:p w14:paraId="6FE93A2E" w14:textId="77777777" w:rsidR="00F2603C" w:rsidRPr="00CF398B" w:rsidRDefault="00F2603C" w:rsidP="00F2603C">
      <w:pPr>
        <w:pStyle w:val="Bibliography"/>
        <w:rPr>
          <w:rFonts w:ascii="Aptos" w:hAnsi="Aptos"/>
          <w:szCs w:val="22"/>
        </w:rPr>
      </w:pPr>
      <w:r w:rsidRPr="00CF398B">
        <w:rPr>
          <w:rFonts w:ascii="Aptos" w:hAnsi="Aptos"/>
          <w:szCs w:val="22"/>
        </w:rPr>
        <w:t>[2]</w:t>
      </w:r>
      <w:r w:rsidRPr="00CF398B">
        <w:rPr>
          <w:rFonts w:ascii="Aptos" w:hAnsi="Aptos"/>
          <w:szCs w:val="22"/>
        </w:rPr>
        <w:tab/>
        <w:t xml:space="preserve">“pandas (software),” </w:t>
      </w:r>
      <w:r w:rsidRPr="00CF398B">
        <w:rPr>
          <w:rFonts w:ascii="Aptos" w:hAnsi="Aptos"/>
          <w:i/>
          <w:iCs/>
          <w:szCs w:val="22"/>
        </w:rPr>
        <w:t>Wikipedia</w:t>
      </w:r>
      <w:r w:rsidRPr="00CF398B">
        <w:rPr>
          <w:rFonts w:ascii="Aptos" w:hAnsi="Aptos"/>
          <w:szCs w:val="22"/>
        </w:rPr>
        <w:t>. Jul. 15, 2024. Accessed: Sep. 01, 2024. [Online]. Available: https://en.wikipedia.org/w/index.php?title=Pandas_(software)&amp;oldid=1234683004</w:t>
      </w:r>
    </w:p>
    <w:p w14:paraId="6169F1BE" w14:textId="77777777" w:rsidR="00F2603C" w:rsidRPr="00CF398B" w:rsidRDefault="00F2603C" w:rsidP="00CF398B">
      <w:pPr>
        <w:pStyle w:val="Bibliography"/>
        <w:rPr>
          <w:rFonts w:ascii="Aptos" w:hAnsi="Aptos"/>
          <w:szCs w:val="22"/>
        </w:rPr>
      </w:pPr>
      <w:r w:rsidRPr="00CF398B">
        <w:rPr>
          <w:rFonts w:ascii="Aptos" w:hAnsi="Aptos"/>
          <w:szCs w:val="22"/>
        </w:rPr>
        <w:t>[3]</w:t>
      </w:r>
      <w:r w:rsidRPr="00CF398B">
        <w:rPr>
          <w:rFonts w:ascii="Aptos" w:hAnsi="Aptos"/>
          <w:szCs w:val="22"/>
        </w:rPr>
        <w:tab/>
        <w:t>R. Python, “NumPy Tutorial: Your First Steps Into Data Science in Python – Real Python.” Accessed: Sep. 02, 2024. [Online]. Available: https://realpython.com/numpy-tutorial/</w:t>
      </w:r>
    </w:p>
    <w:p w14:paraId="386BE9C1" w14:textId="77777777" w:rsidR="00F2603C" w:rsidRPr="00CF398B" w:rsidRDefault="00F2603C" w:rsidP="00F2603C">
      <w:pPr>
        <w:pStyle w:val="Bibliography"/>
        <w:rPr>
          <w:rFonts w:ascii="Aptos" w:hAnsi="Aptos"/>
          <w:szCs w:val="22"/>
        </w:rPr>
      </w:pPr>
      <w:r w:rsidRPr="00CF398B">
        <w:rPr>
          <w:rFonts w:ascii="Aptos" w:hAnsi="Aptos"/>
          <w:szCs w:val="22"/>
        </w:rPr>
        <w:t>[4]</w:t>
      </w:r>
      <w:r w:rsidRPr="00CF398B">
        <w:rPr>
          <w:rFonts w:ascii="Aptos" w:hAnsi="Aptos"/>
          <w:szCs w:val="22"/>
        </w:rPr>
        <w:tab/>
        <w:t xml:space="preserve">“SciPy,” </w:t>
      </w:r>
      <w:r w:rsidRPr="00CF398B">
        <w:rPr>
          <w:rFonts w:ascii="Aptos" w:hAnsi="Aptos"/>
          <w:i/>
          <w:iCs/>
          <w:szCs w:val="22"/>
        </w:rPr>
        <w:t>Wikipedia</w:t>
      </w:r>
      <w:r w:rsidRPr="00CF398B">
        <w:rPr>
          <w:rFonts w:ascii="Aptos" w:hAnsi="Aptos"/>
          <w:szCs w:val="22"/>
        </w:rPr>
        <w:t>. Sep. 25, 2024. Accessed: Sep. 29, 2024. [Online]. Available: https://en.wikipedia.org/w/index.php?title=SciPy&amp;oldid=1247625231</w:t>
      </w:r>
    </w:p>
    <w:p w14:paraId="1EF361E3" w14:textId="77777777" w:rsidR="00F2603C" w:rsidRPr="00CF398B" w:rsidRDefault="00F2603C" w:rsidP="00F2603C">
      <w:pPr>
        <w:pStyle w:val="Bibliography"/>
        <w:rPr>
          <w:rFonts w:ascii="Aptos" w:hAnsi="Aptos"/>
          <w:szCs w:val="22"/>
        </w:rPr>
      </w:pPr>
      <w:r w:rsidRPr="00CF398B">
        <w:rPr>
          <w:rFonts w:ascii="Aptos" w:hAnsi="Aptos"/>
          <w:szCs w:val="22"/>
        </w:rPr>
        <w:t>[5]</w:t>
      </w:r>
      <w:r w:rsidRPr="00CF398B">
        <w:rPr>
          <w:rFonts w:ascii="Aptos" w:hAnsi="Aptos"/>
          <w:szCs w:val="22"/>
        </w:rPr>
        <w:tab/>
        <w:t>P. Mania, “What Is Statsmodels in Python? The Ultimate Guide,” Python Mania. Accessed: Sep. 30, 2024. [Online]. Available: https://pythonmania.org/what-is-statsmodels-in-python-the-ultimate-guide/</w:t>
      </w:r>
    </w:p>
    <w:p w14:paraId="79FF13F5" w14:textId="77777777" w:rsidR="00F2603C" w:rsidRPr="00CF398B" w:rsidRDefault="00F2603C" w:rsidP="00F2603C">
      <w:pPr>
        <w:pStyle w:val="Bibliography"/>
        <w:rPr>
          <w:rFonts w:ascii="Aptos" w:hAnsi="Aptos"/>
          <w:szCs w:val="22"/>
        </w:rPr>
      </w:pPr>
      <w:r w:rsidRPr="00CF398B">
        <w:rPr>
          <w:rFonts w:ascii="Aptos" w:hAnsi="Aptos"/>
          <w:szCs w:val="22"/>
        </w:rPr>
        <w:t>[6]</w:t>
      </w:r>
      <w:r w:rsidRPr="00CF398B">
        <w:rPr>
          <w:rFonts w:ascii="Aptos" w:hAnsi="Aptos"/>
          <w:szCs w:val="22"/>
        </w:rPr>
        <w:tab/>
        <w:t>“The Link between Fertility and Income.” Accessed: Sep. 29, 2024. [Online]. Available: https://www.stlouisfed.org/on-the-economy/2016/december/link-fertility-income</w:t>
      </w:r>
    </w:p>
    <w:p w14:paraId="49AD9DAE" w14:textId="77777777" w:rsidR="00F2603C" w:rsidRPr="00CF398B" w:rsidRDefault="00F2603C" w:rsidP="00F2603C">
      <w:pPr>
        <w:pStyle w:val="Bibliography"/>
        <w:rPr>
          <w:rFonts w:ascii="Aptos" w:hAnsi="Aptos"/>
          <w:szCs w:val="22"/>
        </w:rPr>
      </w:pPr>
      <w:r w:rsidRPr="00CF398B">
        <w:rPr>
          <w:rFonts w:ascii="Aptos" w:hAnsi="Aptos"/>
          <w:szCs w:val="22"/>
        </w:rPr>
        <w:t>[7]</w:t>
      </w:r>
      <w:r w:rsidRPr="00CF398B">
        <w:rPr>
          <w:rFonts w:ascii="Aptos" w:hAnsi="Aptos"/>
          <w:szCs w:val="22"/>
        </w:rPr>
        <w:tab/>
        <w:t xml:space="preserve">L. R. Ngai and S. Tenreyro, “Hot and Cold Seasons in the Housing Market,” </w:t>
      </w:r>
      <w:r w:rsidRPr="00CF398B">
        <w:rPr>
          <w:rFonts w:ascii="Aptos" w:hAnsi="Aptos"/>
          <w:i/>
          <w:iCs/>
          <w:szCs w:val="22"/>
        </w:rPr>
        <w:t>Am. Econ. Rev.</w:t>
      </w:r>
      <w:r w:rsidRPr="00CF398B">
        <w:rPr>
          <w:rFonts w:ascii="Aptos" w:hAnsi="Aptos"/>
          <w:szCs w:val="22"/>
        </w:rPr>
        <w:t>, vol. 104, no. 12, pp. 3991–4026, Dec. 2014, doi: 10.1257/aer.104.12.3991.</w:t>
      </w:r>
    </w:p>
    <w:p w14:paraId="248709D5" w14:textId="77777777" w:rsidR="00F2603C" w:rsidRPr="00CF398B" w:rsidRDefault="00F2603C" w:rsidP="00F2603C">
      <w:pPr>
        <w:pStyle w:val="Bibliography"/>
        <w:rPr>
          <w:rFonts w:ascii="Aptos" w:hAnsi="Aptos"/>
          <w:szCs w:val="22"/>
        </w:rPr>
      </w:pPr>
      <w:r w:rsidRPr="00CF398B">
        <w:rPr>
          <w:rFonts w:ascii="Aptos" w:hAnsi="Aptos"/>
          <w:szCs w:val="22"/>
        </w:rPr>
        <w:t>[8]</w:t>
      </w:r>
      <w:r w:rsidRPr="00CF398B">
        <w:rPr>
          <w:rFonts w:ascii="Aptos" w:hAnsi="Aptos"/>
          <w:szCs w:val="22"/>
        </w:rPr>
        <w:tab/>
        <w:t>“What the Tech Bubble in 2000 May Tell Us About the Stock Market Today,” Investopedia. Accessed: Sep. 30, 2024. [Online]. Available: https://www.investopedia.com/what-2000-tech-bubble-tells-us-about-the-stock-market-today-8684561</w:t>
      </w:r>
    </w:p>
    <w:p w14:paraId="6B910040" w14:textId="77777777" w:rsidR="00F2603C" w:rsidRPr="00CF398B" w:rsidRDefault="00F2603C" w:rsidP="00F2603C">
      <w:pPr>
        <w:pStyle w:val="Bibliography"/>
        <w:rPr>
          <w:rFonts w:ascii="Aptos" w:hAnsi="Aptos"/>
          <w:szCs w:val="22"/>
        </w:rPr>
      </w:pPr>
      <w:r w:rsidRPr="00CF398B">
        <w:rPr>
          <w:rFonts w:ascii="Aptos" w:hAnsi="Aptos"/>
          <w:szCs w:val="22"/>
        </w:rPr>
        <w:t>[9]</w:t>
      </w:r>
      <w:r w:rsidRPr="00CF398B">
        <w:rPr>
          <w:rFonts w:ascii="Aptos" w:hAnsi="Aptos"/>
          <w:szCs w:val="22"/>
        </w:rPr>
        <w:tab/>
        <w:t>“The 2008 Financial Crisis Explained,” Investopedia. Accessed: Sep. 30, 2024. [Online]. Available: https://www.investopedia.com/articles/economics/09/financial-crisis-review.asp</w:t>
      </w:r>
    </w:p>
    <w:p w14:paraId="4030117A" w14:textId="15836399" w:rsidR="00667124" w:rsidRPr="00F222F7" w:rsidRDefault="00BC0E5E">
      <w:pPr>
        <w:rPr>
          <w:sz w:val="28"/>
          <w:szCs w:val="28"/>
        </w:rPr>
      </w:pPr>
      <w:r>
        <w:rPr>
          <w:sz w:val="28"/>
          <w:szCs w:val="28"/>
        </w:rPr>
        <w:fldChar w:fldCharType="end"/>
      </w:r>
    </w:p>
    <w:sectPr w:rsidR="00667124" w:rsidRPr="00F222F7" w:rsidSect="009C6263">
      <w:headerReference w:type="default" r:id="rId17"/>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53EDA" w14:textId="77777777" w:rsidR="00C6302F" w:rsidRDefault="00C6302F" w:rsidP="00DF3965">
      <w:pPr>
        <w:spacing w:after="0" w:line="240" w:lineRule="auto"/>
      </w:pPr>
      <w:r>
        <w:separator/>
      </w:r>
    </w:p>
  </w:endnote>
  <w:endnote w:type="continuationSeparator" w:id="0">
    <w:p w14:paraId="05BBF943" w14:textId="77777777" w:rsidR="00C6302F" w:rsidRDefault="00C6302F"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E5742" w14:textId="77777777" w:rsidR="00C6302F" w:rsidRDefault="00C6302F" w:rsidP="00DF3965">
      <w:pPr>
        <w:spacing w:after="0" w:line="240" w:lineRule="auto"/>
      </w:pPr>
      <w:r>
        <w:separator/>
      </w:r>
    </w:p>
  </w:footnote>
  <w:footnote w:type="continuationSeparator" w:id="0">
    <w:p w14:paraId="12FB8656" w14:textId="77777777" w:rsidR="00C6302F" w:rsidRDefault="00C6302F"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1552E"/>
    <w:multiLevelType w:val="hybridMultilevel"/>
    <w:tmpl w:val="F7869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3" w15:restartNumberingAfterBreak="0">
    <w:nsid w:val="10DB5A80"/>
    <w:multiLevelType w:val="hybridMultilevel"/>
    <w:tmpl w:val="55224B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50FB7"/>
    <w:multiLevelType w:val="hybridMultilevel"/>
    <w:tmpl w:val="D0BAED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5834B90"/>
    <w:multiLevelType w:val="hybridMultilevel"/>
    <w:tmpl w:val="36D84C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927DC4"/>
    <w:multiLevelType w:val="hybridMultilevel"/>
    <w:tmpl w:val="31F63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7E1F73"/>
    <w:multiLevelType w:val="hybridMultilevel"/>
    <w:tmpl w:val="238619AE"/>
    <w:lvl w:ilvl="0" w:tplc="AB3E1780">
      <w:start w:val="1"/>
      <w:numFmt w:val="bullet"/>
      <w:pStyle w:val="Report-ParagraphListing"/>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9D71B9E"/>
    <w:multiLevelType w:val="hybridMultilevel"/>
    <w:tmpl w:val="4D726F02"/>
    <w:lvl w:ilvl="0" w:tplc="3BFCBF0A">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25"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55F275C0"/>
    <w:multiLevelType w:val="hybridMultilevel"/>
    <w:tmpl w:val="3820AFBE"/>
    <w:lvl w:ilvl="0" w:tplc="B0C29200">
      <w:start w:val="1"/>
      <w:numFmt w:val="decimal"/>
      <w:pStyle w:val="Report-ParagraphNumberedSubtitle"/>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1554727"/>
    <w:multiLevelType w:val="hybridMultilevel"/>
    <w:tmpl w:val="7792B5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66D302F"/>
    <w:multiLevelType w:val="hybridMultilevel"/>
    <w:tmpl w:val="674EA1A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E11BB7"/>
    <w:multiLevelType w:val="hybridMultilevel"/>
    <w:tmpl w:val="DBEED9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4"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E811860"/>
    <w:multiLevelType w:val="hybridMultilevel"/>
    <w:tmpl w:val="E06E70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72D4780"/>
    <w:multiLevelType w:val="hybridMultilevel"/>
    <w:tmpl w:val="91A053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0" w15:restartNumberingAfterBreak="0">
    <w:nsid w:val="7E932366"/>
    <w:multiLevelType w:val="hybridMultilevel"/>
    <w:tmpl w:val="6F08F1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11922327">
    <w:abstractNumId w:val="35"/>
  </w:num>
  <w:num w:numId="2" w16cid:durableId="1296790544">
    <w:abstractNumId w:val="17"/>
  </w:num>
  <w:num w:numId="3" w16cid:durableId="1589920285">
    <w:abstractNumId w:val="34"/>
  </w:num>
  <w:num w:numId="4" w16cid:durableId="41752271">
    <w:abstractNumId w:val="21"/>
  </w:num>
  <w:num w:numId="5" w16cid:durableId="1260404502">
    <w:abstractNumId w:val="2"/>
  </w:num>
  <w:num w:numId="6" w16cid:durableId="652872168">
    <w:abstractNumId w:val="20"/>
  </w:num>
  <w:num w:numId="7" w16cid:durableId="418798727">
    <w:abstractNumId w:val="25"/>
  </w:num>
  <w:num w:numId="8" w16cid:durableId="698816620">
    <w:abstractNumId w:val="39"/>
  </w:num>
  <w:num w:numId="9" w16cid:durableId="556401011">
    <w:abstractNumId w:val="24"/>
  </w:num>
  <w:num w:numId="10" w16cid:durableId="1518076372">
    <w:abstractNumId w:val="23"/>
  </w:num>
  <w:num w:numId="11" w16cid:durableId="365833342">
    <w:abstractNumId w:val="4"/>
  </w:num>
  <w:num w:numId="12" w16cid:durableId="901405098">
    <w:abstractNumId w:val="7"/>
  </w:num>
  <w:num w:numId="13" w16cid:durableId="1748916961">
    <w:abstractNumId w:val="19"/>
  </w:num>
  <w:num w:numId="14" w16cid:durableId="766534634">
    <w:abstractNumId w:val="33"/>
  </w:num>
  <w:num w:numId="15" w16cid:durableId="1396511513">
    <w:abstractNumId w:val="10"/>
  </w:num>
  <w:num w:numId="16" w16cid:durableId="1879468573">
    <w:abstractNumId w:val="15"/>
  </w:num>
  <w:num w:numId="17" w16cid:durableId="322702838">
    <w:abstractNumId w:val="18"/>
  </w:num>
  <w:num w:numId="18" w16cid:durableId="21589191">
    <w:abstractNumId w:val="28"/>
  </w:num>
  <w:num w:numId="19" w16cid:durableId="781145962">
    <w:abstractNumId w:val="16"/>
  </w:num>
  <w:num w:numId="20" w16cid:durableId="1759868718">
    <w:abstractNumId w:val="22"/>
  </w:num>
  <w:num w:numId="21" w16cid:durableId="35861737">
    <w:abstractNumId w:val="8"/>
  </w:num>
  <w:num w:numId="22" w16cid:durableId="261648376">
    <w:abstractNumId w:val="11"/>
  </w:num>
  <w:num w:numId="23" w16cid:durableId="1653675289">
    <w:abstractNumId w:val="27"/>
  </w:num>
  <w:num w:numId="24" w16cid:durableId="928661851">
    <w:abstractNumId w:val="14"/>
  </w:num>
  <w:num w:numId="25" w16cid:durableId="1350647007">
    <w:abstractNumId w:val="37"/>
  </w:num>
  <w:num w:numId="26" w16cid:durableId="22100290">
    <w:abstractNumId w:val="32"/>
  </w:num>
  <w:num w:numId="27" w16cid:durableId="1937326051">
    <w:abstractNumId w:val="9"/>
  </w:num>
  <w:num w:numId="28" w16cid:durableId="596211879">
    <w:abstractNumId w:val="0"/>
  </w:num>
  <w:num w:numId="29" w16cid:durableId="1701927724">
    <w:abstractNumId w:val="36"/>
  </w:num>
  <w:num w:numId="30" w16cid:durableId="1767261838">
    <w:abstractNumId w:val="1"/>
  </w:num>
  <w:num w:numId="31" w16cid:durableId="649288317">
    <w:abstractNumId w:val="30"/>
  </w:num>
  <w:num w:numId="32" w16cid:durableId="8259967">
    <w:abstractNumId w:val="3"/>
  </w:num>
  <w:num w:numId="33" w16cid:durableId="1814180539">
    <w:abstractNumId w:val="40"/>
  </w:num>
  <w:num w:numId="34" w16cid:durableId="546527967">
    <w:abstractNumId w:val="29"/>
  </w:num>
  <w:num w:numId="35" w16cid:durableId="1755006493">
    <w:abstractNumId w:val="38"/>
  </w:num>
  <w:num w:numId="36" w16cid:durableId="1812479787">
    <w:abstractNumId w:val="5"/>
  </w:num>
  <w:num w:numId="37" w16cid:durableId="2109694175">
    <w:abstractNumId w:val="6"/>
  </w:num>
  <w:num w:numId="38" w16cid:durableId="330643044">
    <w:abstractNumId w:val="26"/>
  </w:num>
  <w:num w:numId="39" w16cid:durableId="59406151">
    <w:abstractNumId w:val="13"/>
  </w:num>
  <w:num w:numId="40" w16cid:durableId="1904869901">
    <w:abstractNumId w:val="31"/>
  </w:num>
  <w:num w:numId="41" w16cid:durableId="3603243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0E6F"/>
    <w:rsid w:val="00011895"/>
    <w:rsid w:val="0001276E"/>
    <w:rsid w:val="00014D4A"/>
    <w:rsid w:val="00020120"/>
    <w:rsid w:val="00020BCD"/>
    <w:rsid w:val="00043820"/>
    <w:rsid w:val="00044D14"/>
    <w:rsid w:val="00046A16"/>
    <w:rsid w:val="00050ED3"/>
    <w:rsid w:val="000663A2"/>
    <w:rsid w:val="00074178"/>
    <w:rsid w:val="000745A0"/>
    <w:rsid w:val="000746DF"/>
    <w:rsid w:val="00083C42"/>
    <w:rsid w:val="0008629E"/>
    <w:rsid w:val="00091847"/>
    <w:rsid w:val="000947D9"/>
    <w:rsid w:val="000967A5"/>
    <w:rsid w:val="000A3E6E"/>
    <w:rsid w:val="000C1C80"/>
    <w:rsid w:val="000C5022"/>
    <w:rsid w:val="000D1106"/>
    <w:rsid w:val="000E098A"/>
    <w:rsid w:val="000E1E91"/>
    <w:rsid w:val="000E2458"/>
    <w:rsid w:val="00105DA0"/>
    <w:rsid w:val="00107829"/>
    <w:rsid w:val="00113185"/>
    <w:rsid w:val="001175B8"/>
    <w:rsid w:val="00130705"/>
    <w:rsid w:val="0013668A"/>
    <w:rsid w:val="00144081"/>
    <w:rsid w:val="001468C8"/>
    <w:rsid w:val="00146EA8"/>
    <w:rsid w:val="00156364"/>
    <w:rsid w:val="00164A81"/>
    <w:rsid w:val="00176AD4"/>
    <w:rsid w:val="0017788F"/>
    <w:rsid w:val="00181F10"/>
    <w:rsid w:val="001868C8"/>
    <w:rsid w:val="001904B1"/>
    <w:rsid w:val="00196C4F"/>
    <w:rsid w:val="001A1068"/>
    <w:rsid w:val="001A642E"/>
    <w:rsid w:val="001A6DFC"/>
    <w:rsid w:val="001A7F21"/>
    <w:rsid w:val="001C3DA6"/>
    <w:rsid w:val="001C6B14"/>
    <w:rsid w:val="001D11E4"/>
    <w:rsid w:val="001D23F1"/>
    <w:rsid w:val="001D70E0"/>
    <w:rsid w:val="001E4FF3"/>
    <w:rsid w:val="001F7CB9"/>
    <w:rsid w:val="002049DA"/>
    <w:rsid w:val="002103B9"/>
    <w:rsid w:val="002114AA"/>
    <w:rsid w:val="002140C5"/>
    <w:rsid w:val="00216419"/>
    <w:rsid w:val="00221E1A"/>
    <w:rsid w:val="0022721D"/>
    <w:rsid w:val="002354AC"/>
    <w:rsid w:val="002369E1"/>
    <w:rsid w:val="00241210"/>
    <w:rsid w:val="00242409"/>
    <w:rsid w:val="00243354"/>
    <w:rsid w:val="00257BB7"/>
    <w:rsid w:val="0026532C"/>
    <w:rsid w:val="0026752D"/>
    <w:rsid w:val="00280A74"/>
    <w:rsid w:val="00284379"/>
    <w:rsid w:val="00290840"/>
    <w:rsid w:val="00295018"/>
    <w:rsid w:val="002964EF"/>
    <w:rsid w:val="00297C87"/>
    <w:rsid w:val="002C1339"/>
    <w:rsid w:val="002C1546"/>
    <w:rsid w:val="002D0EF8"/>
    <w:rsid w:val="002D18C4"/>
    <w:rsid w:val="002D6ECB"/>
    <w:rsid w:val="002E10D5"/>
    <w:rsid w:val="002E1254"/>
    <w:rsid w:val="002E212E"/>
    <w:rsid w:val="002E7CBF"/>
    <w:rsid w:val="002F2CAB"/>
    <w:rsid w:val="002F38FA"/>
    <w:rsid w:val="002F7518"/>
    <w:rsid w:val="0030181C"/>
    <w:rsid w:val="00301C89"/>
    <w:rsid w:val="00302E43"/>
    <w:rsid w:val="00303467"/>
    <w:rsid w:val="00305DEC"/>
    <w:rsid w:val="00323B5C"/>
    <w:rsid w:val="003265A1"/>
    <w:rsid w:val="003302B4"/>
    <w:rsid w:val="00332D6F"/>
    <w:rsid w:val="00333F39"/>
    <w:rsid w:val="00335C9A"/>
    <w:rsid w:val="003429B7"/>
    <w:rsid w:val="003452E8"/>
    <w:rsid w:val="00351919"/>
    <w:rsid w:val="00360044"/>
    <w:rsid w:val="003840EB"/>
    <w:rsid w:val="0039229B"/>
    <w:rsid w:val="0039236C"/>
    <w:rsid w:val="003B4DEE"/>
    <w:rsid w:val="003B61B1"/>
    <w:rsid w:val="003C08EA"/>
    <w:rsid w:val="003D4EEF"/>
    <w:rsid w:val="003D7E11"/>
    <w:rsid w:val="003E2CA1"/>
    <w:rsid w:val="003E6BB9"/>
    <w:rsid w:val="003F1E86"/>
    <w:rsid w:val="003F78C7"/>
    <w:rsid w:val="00406C3B"/>
    <w:rsid w:val="00411BBC"/>
    <w:rsid w:val="00411E8F"/>
    <w:rsid w:val="004307A5"/>
    <w:rsid w:val="004459EE"/>
    <w:rsid w:val="00450B7E"/>
    <w:rsid w:val="00452665"/>
    <w:rsid w:val="00456CC2"/>
    <w:rsid w:val="00471480"/>
    <w:rsid w:val="00472233"/>
    <w:rsid w:val="00475128"/>
    <w:rsid w:val="004768ED"/>
    <w:rsid w:val="00482FC6"/>
    <w:rsid w:val="004879EC"/>
    <w:rsid w:val="00490544"/>
    <w:rsid w:val="004B14B0"/>
    <w:rsid w:val="004B1B1D"/>
    <w:rsid w:val="004B482C"/>
    <w:rsid w:val="004B4DDA"/>
    <w:rsid w:val="004C1BA3"/>
    <w:rsid w:val="004C2DBC"/>
    <w:rsid w:val="004C4115"/>
    <w:rsid w:val="004D52B7"/>
    <w:rsid w:val="004E0268"/>
    <w:rsid w:val="004E037C"/>
    <w:rsid w:val="004F60C2"/>
    <w:rsid w:val="00507FD9"/>
    <w:rsid w:val="00510697"/>
    <w:rsid w:val="00511575"/>
    <w:rsid w:val="005138EB"/>
    <w:rsid w:val="00514F6A"/>
    <w:rsid w:val="00516373"/>
    <w:rsid w:val="00531625"/>
    <w:rsid w:val="00534A0B"/>
    <w:rsid w:val="0053682E"/>
    <w:rsid w:val="0054053F"/>
    <w:rsid w:val="0054116F"/>
    <w:rsid w:val="00550669"/>
    <w:rsid w:val="00567C9E"/>
    <w:rsid w:val="00571AD9"/>
    <w:rsid w:val="005759C6"/>
    <w:rsid w:val="00581373"/>
    <w:rsid w:val="005852A2"/>
    <w:rsid w:val="00591F46"/>
    <w:rsid w:val="00594427"/>
    <w:rsid w:val="005A794A"/>
    <w:rsid w:val="005B0B01"/>
    <w:rsid w:val="005B0DB3"/>
    <w:rsid w:val="005C31E0"/>
    <w:rsid w:val="005C5BD3"/>
    <w:rsid w:val="005D3360"/>
    <w:rsid w:val="005E00AD"/>
    <w:rsid w:val="005E323F"/>
    <w:rsid w:val="005F6D55"/>
    <w:rsid w:val="00611476"/>
    <w:rsid w:val="00621A12"/>
    <w:rsid w:val="00623857"/>
    <w:rsid w:val="0063042E"/>
    <w:rsid w:val="00632491"/>
    <w:rsid w:val="00635BF7"/>
    <w:rsid w:val="00643777"/>
    <w:rsid w:val="0065366A"/>
    <w:rsid w:val="00653EFA"/>
    <w:rsid w:val="00663607"/>
    <w:rsid w:val="00666914"/>
    <w:rsid w:val="00667124"/>
    <w:rsid w:val="00672CEA"/>
    <w:rsid w:val="0067393A"/>
    <w:rsid w:val="00674AF1"/>
    <w:rsid w:val="00676B67"/>
    <w:rsid w:val="00686B8E"/>
    <w:rsid w:val="0069187A"/>
    <w:rsid w:val="00694D4C"/>
    <w:rsid w:val="006A71F8"/>
    <w:rsid w:val="006B00AC"/>
    <w:rsid w:val="006B13E6"/>
    <w:rsid w:val="006C19D8"/>
    <w:rsid w:val="006C217F"/>
    <w:rsid w:val="006C5B2A"/>
    <w:rsid w:val="006D731A"/>
    <w:rsid w:val="006E7A78"/>
    <w:rsid w:val="006F05D0"/>
    <w:rsid w:val="006F428D"/>
    <w:rsid w:val="00714BCE"/>
    <w:rsid w:val="00714C0B"/>
    <w:rsid w:val="00721019"/>
    <w:rsid w:val="007214C1"/>
    <w:rsid w:val="0073295E"/>
    <w:rsid w:val="007508D9"/>
    <w:rsid w:val="007554AD"/>
    <w:rsid w:val="00761343"/>
    <w:rsid w:val="00762382"/>
    <w:rsid w:val="0076402C"/>
    <w:rsid w:val="00771468"/>
    <w:rsid w:val="00783224"/>
    <w:rsid w:val="0078609F"/>
    <w:rsid w:val="00790E46"/>
    <w:rsid w:val="00790E7D"/>
    <w:rsid w:val="00793F2A"/>
    <w:rsid w:val="007B7D0F"/>
    <w:rsid w:val="007C6B45"/>
    <w:rsid w:val="007D07FF"/>
    <w:rsid w:val="007E1EBE"/>
    <w:rsid w:val="007F2851"/>
    <w:rsid w:val="007F69B9"/>
    <w:rsid w:val="00804F55"/>
    <w:rsid w:val="00810038"/>
    <w:rsid w:val="008218E3"/>
    <w:rsid w:val="008303C1"/>
    <w:rsid w:val="00841FDE"/>
    <w:rsid w:val="00846897"/>
    <w:rsid w:val="008512F1"/>
    <w:rsid w:val="00851AA2"/>
    <w:rsid w:val="00855BA4"/>
    <w:rsid w:val="00861653"/>
    <w:rsid w:val="00886566"/>
    <w:rsid w:val="00891756"/>
    <w:rsid w:val="00892AB0"/>
    <w:rsid w:val="00894284"/>
    <w:rsid w:val="008A3A31"/>
    <w:rsid w:val="008B1AD5"/>
    <w:rsid w:val="008B502E"/>
    <w:rsid w:val="008C06CF"/>
    <w:rsid w:val="008C06DE"/>
    <w:rsid w:val="008D4E66"/>
    <w:rsid w:val="008D67B4"/>
    <w:rsid w:val="008E114B"/>
    <w:rsid w:val="008F03AE"/>
    <w:rsid w:val="009008B1"/>
    <w:rsid w:val="00901DB7"/>
    <w:rsid w:val="00906640"/>
    <w:rsid w:val="00906B42"/>
    <w:rsid w:val="00915B93"/>
    <w:rsid w:val="00916096"/>
    <w:rsid w:val="00925834"/>
    <w:rsid w:val="0092584B"/>
    <w:rsid w:val="009278A5"/>
    <w:rsid w:val="00933614"/>
    <w:rsid w:val="00933CB8"/>
    <w:rsid w:val="00937EA0"/>
    <w:rsid w:val="00950343"/>
    <w:rsid w:val="00950B97"/>
    <w:rsid w:val="00953F13"/>
    <w:rsid w:val="009575F6"/>
    <w:rsid w:val="00965C5E"/>
    <w:rsid w:val="00972E8E"/>
    <w:rsid w:val="00977569"/>
    <w:rsid w:val="00982BE8"/>
    <w:rsid w:val="00985AE1"/>
    <w:rsid w:val="00986D70"/>
    <w:rsid w:val="00987437"/>
    <w:rsid w:val="00991944"/>
    <w:rsid w:val="00991FB9"/>
    <w:rsid w:val="009A4A65"/>
    <w:rsid w:val="009A4E9F"/>
    <w:rsid w:val="009B2152"/>
    <w:rsid w:val="009B4BEF"/>
    <w:rsid w:val="009C1B4D"/>
    <w:rsid w:val="009C6263"/>
    <w:rsid w:val="009C6A00"/>
    <w:rsid w:val="009E234D"/>
    <w:rsid w:val="009E36C9"/>
    <w:rsid w:val="009E4961"/>
    <w:rsid w:val="009E6B97"/>
    <w:rsid w:val="009E6CF0"/>
    <w:rsid w:val="009F62A7"/>
    <w:rsid w:val="00A10A92"/>
    <w:rsid w:val="00A1157D"/>
    <w:rsid w:val="00A15BF5"/>
    <w:rsid w:val="00A232D6"/>
    <w:rsid w:val="00A27A96"/>
    <w:rsid w:val="00A27AB1"/>
    <w:rsid w:val="00A342FA"/>
    <w:rsid w:val="00A6455C"/>
    <w:rsid w:val="00A6633C"/>
    <w:rsid w:val="00A80696"/>
    <w:rsid w:val="00A80B3E"/>
    <w:rsid w:val="00A81D69"/>
    <w:rsid w:val="00A87BE2"/>
    <w:rsid w:val="00A9175F"/>
    <w:rsid w:val="00AA77D3"/>
    <w:rsid w:val="00AB1569"/>
    <w:rsid w:val="00AC06F6"/>
    <w:rsid w:val="00AE34B2"/>
    <w:rsid w:val="00AF2D89"/>
    <w:rsid w:val="00B022B0"/>
    <w:rsid w:val="00B0506D"/>
    <w:rsid w:val="00B3030C"/>
    <w:rsid w:val="00B34397"/>
    <w:rsid w:val="00B54C04"/>
    <w:rsid w:val="00B60012"/>
    <w:rsid w:val="00B60873"/>
    <w:rsid w:val="00B8531F"/>
    <w:rsid w:val="00B92400"/>
    <w:rsid w:val="00BA07AD"/>
    <w:rsid w:val="00BA1989"/>
    <w:rsid w:val="00BA2783"/>
    <w:rsid w:val="00BA27A6"/>
    <w:rsid w:val="00BA27DF"/>
    <w:rsid w:val="00BA62D8"/>
    <w:rsid w:val="00BC0E5E"/>
    <w:rsid w:val="00BD02C8"/>
    <w:rsid w:val="00BD16D1"/>
    <w:rsid w:val="00BE73D1"/>
    <w:rsid w:val="00BF248B"/>
    <w:rsid w:val="00BF3AE5"/>
    <w:rsid w:val="00BF41A6"/>
    <w:rsid w:val="00BF73DE"/>
    <w:rsid w:val="00C062A1"/>
    <w:rsid w:val="00C11A3A"/>
    <w:rsid w:val="00C157DD"/>
    <w:rsid w:val="00C207C9"/>
    <w:rsid w:val="00C23256"/>
    <w:rsid w:val="00C235A3"/>
    <w:rsid w:val="00C40489"/>
    <w:rsid w:val="00C43050"/>
    <w:rsid w:val="00C4701F"/>
    <w:rsid w:val="00C510B5"/>
    <w:rsid w:val="00C532FD"/>
    <w:rsid w:val="00C6302F"/>
    <w:rsid w:val="00C85F53"/>
    <w:rsid w:val="00C96298"/>
    <w:rsid w:val="00CA522F"/>
    <w:rsid w:val="00CB164D"/>
    <w:rsid w:val="00CD253C"/>
    <w:rsid w:val="00CD3C98"/>
    <w:rsid w:val="00CE25C7"/>
    <w:rsid w:val="00CE2FBA"/>
    <w:rsid w:val="00CF398B"/>
    <w:rsid w:val="00CF5F4E"/>
    <w:rsid w:val="00D00DAA"/>
    <w:rsid w:val="00D11A51"/>
    <w:rsid w:val="00D13A36"/>
    <w:rsid w:val="00D17780"/>
    <w:rsid w:val="00D54368"/>
    <w:rsid w:val="00D62942"/>
    <w:rsid w:val="00D6547E"/>
    <w:rsid w:val="00D8490D"/>
    <w:rsid w:val="00D852B0"/>
    <w:rsid w:val="00D86ADA"/>
    <w:rsid w:val="00D902D7"/>
    <w:rsid w:val="00D93B0B"/>
    <w:rsid w:val="00D97A2F"/>
    <w:rsid w:val="00DB1411"/>
    <w:rsid w:val="00DB5DCD"/>
    <w:rsid w:val="00DB7244"/>
    <w:rsid w:val="00DB7919"/>
    <w:rsid w:val="00DC5A77"/>
    <w:rsid w:val="00DC737C"/>
    <w:rsid w:val="00DD281F"/>
    <w:rsid w:val="00DF3965"/>
    <w:rsid w:val="00DF3F88"/>
    <w:rsid w:val="00DF59E4"/>
    <w:rsid w:val="00E044E5"/>
    <w:rsid w:val="00E05300"/>
    <w:rsid w:val="00E05941"/>
    <w:rsid w:val="00E312D6"/>
    <w:rsid w:val="00E31463"/>
    <w:rsid w:val="00E37CBB"/>
    <w:rsid w:val="00E40587"/>
    <w:rsid w:val="00E50FE1"/>
    <w:rsid w:val="00E52683"/>
    <w:rsid w:val="00E666DE"/>
    <w:rsid w:val="00E71910"/>
    <w:rsid w:val="00E756A6"/>
    <w:rsid w:val="00E84F6A"/>
    <w:rsid w:val="00E8533D"/>
    <w:rsid w:val="00EA5986"/>
    <w:rsid w:val="00EB4B2A"/>
    <w:rsid w:val="00EC394D"/>
    <w:rsid w:val="00ED1211"/>
    <w:rsid w:val="00ED7A49"/>
    <w:rsid w:val="00EE7460"/>
    <w:rsid w:val="00EE7FA8"/>
    <w:rsid w:val="00EF5DC1"/>
    <w:rsid w:val="00EF7F6B"/>
    <w:rsid w:val="00F0512B"/>
    <w:rsid w:val="00F11732"/>
    <w:rsid w:val="00F12CBE"/>
    <w:rsid w:val="00F222F7"/>
    <w:rsid w:val="00F23D9D"/>
    <w:rsid w:val="00F24442"/>
    <w:rsid w:val="00F24C51"/>
    <w:rsid w:val="00F2603C"/>
    <w:rsid w:val="00F33C53"/>
    <w:rsid w:val="00F56D33"/>
    <w:rsid w:val="00F61C8C"/>
    <w:rsid w:val="00F64294"/>
    <w:rsid w:val="00F663CC"/>
    <w:rsid w:val="00F66FAA"/>
    <w:rsid w:val="00F671D6"/>
    <w:rsid w:val="00F7730D"/>
    <w:rsid w:val="00F807C9"/>
    <w:rsid w:val="00F817AE"/>
    <w:rsid w:val="00F823C0"/>
    <w:rsid w:val="00F95804"/>
    <w:rsid w:val="00F95851"/>
    <w:rsid w:val="00FA6DB2"/>
    <w:rsid w:val="00FB0AE2"/>
    <w:rsid w:val="00FB75E6"/>
    <w:rsid w:val="00FC333D"/>
    <w:rsid w:val="00FD1797"/>
    <w:rsid w:val="00FD2C16"/>
    <w:rsid w:val="00FD4926"/>
    <w:rsid w:val="00FE10B8"/>
    <w:rsid w:val="00FE1F33"/>
    <w:rsid w:val="00FE58E7"/>
    <w:rsid w:val="00FE59DE"/>
    <w:rsid w:val="00FF01EF"/>
    <w:rsid w:val="00FF13EE"/>
    <w:rsid w:val="00FF3C41"/>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F0"/>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 w:type="paragraph" w:customStyle="1" w:styleId="Normal-Reports">
    <w:name w:val="Normal - Reports"/>
    <w:basedOn w:val="Normal"/>
    <w:link w:val="Normal-ReportsChar"/>
    <w:qFormat/>
    <w:rsid w:val="001E4FF3"/>
  </w:style>
  <w:style w:type="character" w:customStyle="1" w:styleId="Normal-ReportsChar">
    <w:name w:val="Normal - Reports Char"/>
    <w:basedOn w:val="DefaultParagraphFont"/>
    <w:link w:val="Normal-Reports"/>
    <w:rsid w:val="001E4FF3"/>
  </w:style>
  <w:style w:type="paragraph" w:styleId="NoSpacing">
    <w:name w:val="No Spacing"/>
    <w:aliases w:val="Report - Paragraph"/>
    <w:link w:val="NoSpacingChar"/>
    <w:uiPriority w:val="1"/>
    <w:qFormat/>
    <w:rsid w:val="00950B97"/>
    <w:pPr>
      <w:contextualSpacing/>
      <w:jc w:val="both"/>
    </w:pPr>
  </w:style>
  <w:style w:type="paragraph" w:customStyle="1" w:styleId="Report-ParagraphNumberedSubtitle">
    <w:name w:val="Report - Paragraph Numbered Subtitle"/>
    <w:basedOn w:val="NoSpacing"/>
    <w:link w:val="Report-ParagraphNumberedSubtitleChar"/>
    <w:qFormat/>
    <w:rsid w:val="00351919"/>
    <w:pPr>
      <w:numPr>
        <w:numId w:val="38"/>
      </w:numPr>
      <w:spacing w:after="0"/>
      <w:ind w:left="714" w:hanging="357"/>
    </w:pPr>
  </w:style>
  <w:style w:type="character" w:customStyle="1" w:styleId="NoSpacingChar">
    <w:name w:val="No Spacing Char"/>
    <w:aliases w:val="Report - Paragraph Char"/>
    <w:basedOn w:val="DefaultParagraphFont"/>
    <w:link w:val="NoSpacing"/>
    <w:uiPriority w:val="1"/>
    <w:rsid w:val="00351919"/>
  </w:style>
  <w:style w:type="character" w:customStyle="1" w:styleId="Report-ParagraphNumberedSubtitleChar">
    <w:name w:val="Report - Paragraph Numbered Subtitle Char"/>
    <w:basedOn w:val="NoSpacingChar"/>
    <w:link w:val="Report-ParagraphNumberedSubtitle"/>
    <w:rsid w:val="00351919"/>
  </w:style>
  <w:style w:type="paragraph" w:customStyle="1" w:styleId="Report-ParagraphListing">
    <w:name w:val="Report - Paragraph Listing"/>
    <w:basedOn w:val="NoSpacing"/>
    <w:link w:val="Report-ParagraphListingChar"/>
    <w:qFormat/>
    <w:rsid w:val="00351919"/>
    <w:pPr>
      <w:numPr>
        <w:numId w:val="39"/>
      </w:numPr>
      <w:spacing w:after="0"/>
    </w:pPr>
  </w:style>
  <w:style w:type="character" w:customStyle="1" w:styleId="Report-ParagraphListingChar">
    <w:name w:val="Report - Paragraph Listing Char"/>
    <w:basedOn w:val="NoSpacingChar"/>
    <w:link w:val="Report-ParagraphListing"/>
    <w:rsid w:val="00351919"/>
  </w:style>
  <w:style w:type="paragraph" w:customStyle="1" w:styleId="Report-ImageTagline">
    <w:name w:val="Report - Image Tagline"/>
    <w:basedOn w:val="Normal"/>
    <w:link w:val="Report-ImageTaglineChar"/>
    <w:qFormat/>
    <w:rsid w:val="002114AA"/>
    <w:pPr>
      <w:jc w:val="center"/>
    </w:pPr>
    <w:rPr>
      <w:i/>
      <w:iCs/>
    </w:rPr>
  </w:style>
  <w:style w:type="character" w:customStyle="1" w:styleId="Report-ImageTaglineChar">
    <w:name w:val="Report - Image Tagline Char"/>
    <w:basedOn w:val="DefaultParagraphFont"/>
    <w:link w:val="Report-ImageTagline"/>
    <w:rsid w:val="002114AA"/>
    <w:rPr>
      <w:i/>
      <w:iCs/>
    </w:rPr>
  </w:style>
  <w:style w:type="paragraph" w:customStyle="1" w:styleId="Report-ParagraphSubtitle">
    <w:name w:val="Report - Paragraph Subtitle"/>
    <w:basedOn w:val="NoSpacing"/>
    <w:link w:val="Report-ParagraphSubtitleChar"/>
    <w:qFormat/>
    <w:rsid w:val="00762382"/>
    <w:pPr>
      <w:ind w:left="360"/>
    </w:pPr>
  </w:style>
  <w:style w:type="character" w:customStyle="1" w:styleId="Report-ParagraphSubtitleChar">
    <w:name w:val="Report - Paragraph Subtitle Char"/>
    <w:basedOn w:val="NoSpacingChar"/>
    <w:link w:val="Report-ParagraphSubtitle"/>
    <w:rsid w:val="007623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02780">
      <w:bodyDiv w:val="1"/>
      <w:marLeft w:val="0"/>
      <w:marRight w:val="0"/>
      <w:marTop w:val="0"/>
      <w:marBottom w:val="0"/>
      <w:divBdr>
        <w:top w:val="none" w:sz="0" w:space="0" w:color="auto"/>
        <w:left w:val="none" w:sz="0" w:space="0" w:color="auto"/>
        <w:bottom w:val="none" w:sz="0" w:space="0" w:color="auto"/>
        <w:right w:val="none" w:sz="0" w:space="0" w:color="auto"/>
      </w:divBdr>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00916">
      <w:bodyDiv w:val="1"/>
      <w:marLeft w:val="0"/>
      <w:marRight w:val="0"/>
      <w:marTop w:val="0"/>
      <w:marBottom w:val="0"/>
      <w:divBdr>
        <w:top w:val="none" w:sz="0" w:space="0" w:color="auto"/>
        <w:left w:val="none" w:sz="0" w:space="0" w:color="auto"/>
        <w:bottom w:val="none" w:sz="0" w:space="0" w:color="auto"/>
        <w:right w:val="none" w:sz="0" w:space="0" w:color="auto"/>
      </w:divBdr>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542090">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7</TotalTime>
  <Pages>19</Pages>
  <Words>4089</Words>
  <Characters>2331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365</cp:revision>
  <cp:lastPrinted>2024-09-16T21:17:00Z</cp:lastPrinted>
  <dcterms:created xsi:type="dcterms:W3CDTF">2024-08-29T13:14:00Z</dcterms:created>
  <dcterms:modified xsi:type="dcterms:W3CDTF">2024-09-3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fXFTCR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